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C4C1F" w14:textId="77777777" w:rsidR="00D65F94" w:rsidRDefault="00D65F94" w:rsidP="00D65F94">
      <w:pPr>
        <w:pStyle w:val="Normal1"/>
        <w:rPr>
          <w:rFonts w:eastAsia="Times New Roman"/>
        </w:rPr>
      </w:pPr>
      <w:bookmarkStart w:id="0" w:name="_GoBack"/>
      <w:bookmarkEnd w:id="0"/>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9535E8">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9535E8">
        <w:trPr>
          <w:trHeight w:val="350"/>
        </w:trPr>
        <w:tc>
          <w:tcPr>
            <w:tcW w:w="3978" w:type="dxa"/>
            <w:tcBorders>
              <w:top w:val="single" w:sz="4" w:space="0" w:color="auto"/>
              <w:right w:val="single" w:sz="4" w:space="0" w:color="auto"/>
            </w:tcBorders>
          </w:tcPr>
          <w:p w14:paraId="61361F4E" w14:textId="00688BF3"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Transrate score</w:t>
            </w:r>
            <w:r w:rsidR="009535E8">
              <w:rPr>
                <w:rFonts w:eastAsia="Times New Roman"/>
              </w:rPr>
              <w:t>, “cds”</w:t>
            </w:r>
          </w:p>
        </w:tc>
        <w:tc>
          <w:tcPr>
            <w:tcW w:w="2070" w:type="dxa"/>
            <w:tcBorders>
              <w:top w:val="single" w:sz="4" w:space="0" w:color="auto"/>
              <w:left w:val="single" w:sz="4" w:space="0" w:color="auto"/>
              <w:right w:val="single" w:sz="4" w:space="0" w:color="auto"/>
            </w:tcBorders>
          </w:tcPr>
          <w:p w14:paraId="745BCF45" w14:textId="683EE6D9"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012B8567" w14:textId="4A1E2D41"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w:t>
            </w:r>
            <w:r w:rsidR="009535E8">
              <w:rPr>
                <w:rFonts w:eastAsia="Times New Roman"/>
              </w:rPr>
              <w:t>83</w:t>
            </w:r>
          </w:p>
        </w:tc>
      </w:tr>
      <w:tr w:rsidR="009535E8" w14:paraId="4D5ED811" w14:textId="77777777" w:rsidTr="009535E8">
        <w:tc>
          <w:tcPr>
            <w:tcW w:w="3978" w:type="dxa"/>
            <w:tcBorders>
              <w:right w:val="single" w:sz="4" w:space="0" w:color="auto"/>
            </w:tcBorders>
          </w:tcPr>
          <w:p w14:paraId="0A6209B3" w14:textId="74B66835"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Transrate score, “nt”</w:t>
            </w:r>
          </w:p>
        </w:tc>
        <w:tc>
          <w:tcPr>
            <w:tcW w:w="2070" w:type="dxa"/>
            <w:tcBorders>
              <w:left w:val="single" w:sz="4" w:space="0" w:color="auto"/>
              <w:right w:val="single" w:sz="4" w:space="0" w:color="auto"/>
            </w:tcBorders>
          </w:tcPr>
          <w:p w14:paraId="6E1ADD7C" w14:textId="14C8C0A7"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7AFC680" w14:textId="749382D5" w:rsidR="009535E8"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D65F94" w14:paraId="6DC207DD" w14:textId="77777777" w:rsidTr="009535E8">
        <w:tc>
          <w:tcPr>
            <w:tcW w:w="3978" w:type="dxa"/>
            <w:tcBorders>
              <w:right w:val="single" w:sz="4" w:space="0" w:color="auto"/>
            </w:tcBorders>
          </w:tcPr>
          <w:p w14:paraId="68B8EAE6"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6D2886EF"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w:t>
            </w:r>
            <w:r w:rsidR="009535E8">
              <w:rPr>
                <w:rFonts w:eastAsia="Times New Roman"/>
              </w:rPr>
              <w:t>2</w:t>
            </w:r>
          </w:p>
        </w:tc>
        <w:tc>
          <w:tcPr>
            <w:tcW w:w="2250" w:type="dxa"/>
            <w:tcBorders>
              <w:left w:val="single" w:sz="4" w:space="0" w:color="auto"/>
            </w:tcBorders>
          </w:tcPr>
          <w:p w14:paraId="561E9189" w14:textId="0E39BDE7"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D65F94" w14:paraId="3C9748FF" w14:textId="77777777" w:rsidTr="009535E8">
        <w:tc>
          <w:tcPr>
            <w:tcW w:w="3978" w:type="dxa"/>
            <w:tcBorders>
              <w:right w:val="single" w:sz="4" w:space="0" w:color="auto"/>
            </w:tcBorders>
          </w:tcPr>
          <w:p w14:paraId="47B493FC"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3A6CE475"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w:t>
            </w:r>
            <w:r w:rsidR="007323A6">
              <w:rPr>
                <w:rFonts w:eastAsia="Times New Roman"/>
              </w:rPr>
              <w:t>0</w:t>
            </w:r>
          </w:p>
        </w:tc>
        <w:tc>
          <w:tcPr>
            <w:tcW w:w="2250" w:type="dxa"/>
            <w:tcBorders>
              <w:left w:val="single" w:sz="4" w:space="0" w:color="auto"/>
            </w:tcBorders>
          </w:tcPr>
          <w:p w14:paraId="48213266" w14:textId="1FCD1D7F"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w:t>
            </w:r>
            <w:r w:rsidR="007323A6">
              <w:rPr>
                <w:rFonts w:eastAsia="Times New Roman"/>
              </w:rPr>
              <w:t>38</w:t>
            </w:r>
          </w:p>
        </w:tc>
      </w:tr>
      <w:tr w:rsidR="00D65F94" w14:paraId="263E7978" w14:textId="77777777" w:rsidTr="009535E8">
        <w:tc>
          <w:tcPr>
            <w:tcW w:w="3978" w:type="dxa"/>
            <w:tcBorders>
              <w:bottom w:val="single" w:sz="4" w:space="0" w:color="auto"/>
              <w:right w:val="single" w:sz="4" w:space="0" w:color="auto"/>
            </w:tcBorders>
          </w:tcPr>
          <w:p w14:paraId="12D84597" w14:textId="7777777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Number of contigs</w:t>
            </w:r>
          </w:p>
        </w:tc>
        <w:tc>
          <w:tcPr>
            <w:tcW w:w="2070" w:type="dxa"/>
            <w:tcBorders>
              <w:left w:val="single" w:sz="4" w:space="0" w:color="auto"/>
              <w:bottom w:val="single" w:sz="4" w:space="0" w:color="auto"/>
              <w:right w:val="single" w:sz="4" w:space="0" w:color="auto"/>
            </w:tcBorders>
          </w:tcPr>
          <w:p w14:paraId="0DF27B5D" w14:textId="2FF0A2E7" w:rsidR="00D65F94" w:rsidRDefault="00D65F94"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w:t>
            </w:r>
            <w:r w:rsidR="009535E8">
              <w:rPr>
                <w:rFonts w:eastAsia="Times New Roman"/>
              </w:rPr>
              <w:t>2</w:t>
            </w:r>
          </w:p>
        </w:tc>
        <w:tc>
          <w:tcPr>
            <w:tcW w:w="2250" w:type="dxa"/>
            <w:tcBorders>
              <w:left w:val="single" w:sz="4" w:space="0" w:color="auto"/>
              <w:bottom w:val="single" w:sz="4" w:space="0" w:color="auto"/>
            </w:tcBorders>
          </w:tcPr>
          <w:p w14:paraId="2A735988" w14:textId="053AF62A" w:rsidR="00D65F94" w:rsidRDefault="009535E8" w:rsidP="009535E8">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1127AE5D" w14:textId="0949B1CA" w:rsidR="0075070B"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r>
        <w:rPr>
          <w:rFonts w:eastAsia="Times New Roman"/>
        </w:rPr>
        <w:t xml:space="preserve">download </w:t>
      </w:r>
      <w:r w:rsidR="00924D5E">
        <w:rPr>
          <w:rFonts w:eastAsia="Times New Roman"/>
        </w:rPr>
        <w:t xml:space="preserve">raw fastq </w:t>
      </w:r>
      <w:r>
        <w:rPr>
          <w:rFonts w:eastAsia="Times New Roman"/>
        </w:rPr>
        <w:t xml:space="preserve">data with the </w:t>
      </w:r>
      <w:r w:rsidRPr="00663CB9">
        <w:rPr>
          <w:rFonts w:eastAsia="Times New Roman"/>
        </w:rPr>
        <w:t>fastq-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sidR="005527BE">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00CD4ED8" w:rsidRPr="00CD4ED8">
        <w:rPr>
          <w:rFonts w:eastAsia="Times New Roman"/>
          <w:noProof/>
        </w:rPr>
        <w:t>[1]</w:t>
      </w:r>
      <w:r>
        <w:rPr>
          <w:rFonts w:eastAsia="Times New Roman"/>
        </w:rPr>
        <w:fldChar w:fldCharType="end"/>
      </w:r>
      <w:r w:rsidR="00022D0F">
        <w:rPr>
          <w:rFonts w:eastAsia="Times New Roman"/>
        </w:rPr>
        <w:t xml:space="preserve">, </w:t>
      </w:r>
      <w:r>
        <w:rPr>
          <w:rFonts w:eastAsia="Times New Roman"/>
        </w:rPr>
        <w:t xml:space="preserve">quality assessment with </w:t>
      </w:r>
      <w:r w:rsidRPr="00663CB9">
        <w:rPr>
          <w:rFonts w:eastAsia="Times New Roman"/>
        </w:rPr>
        <w:t>FastQC</w:t>
      </w:r>
      <w:r>
        <w:rPr>
          <w:rFonts w:eastAsia="Times New Roman"/>
        </w:rPr>
        <w:t xml:space="preserve"> </w:t>
      </w:r>
      <w:r w:rsidR="003868D7">
        <w:rPr>
          <w:rFonts w:eastAsia="Times New Roman"/>
        </w:rPr>
        <w:t>[40]</w:t>
      </w:r>
      <w:r>
        <w:rPr>
          <w:rFonts w:eastAsia="Times New Roman"/>
        </w:rPr>
        <w:t xml:space="preserve"> and trimming residual </w:t>
      </w:r>
      <w:r w:rsidR="00924D5E">
        <w:rPr>
          <w:rFonts w:eastAsia="Times New Roman"/>
        </w:rPr>
        <w:t xml:space="preserve">Illumina </w:t>
      </w:r>
      <w:r>
        <w:rPr>
          <w:rFonts w:eastAsia="Times New Roman"/>
        </w:rPr>
        <w:t xml:space="preserve">adapters and low quality bases (Q&lt;2) with </w:t>
      </w:r>
      <w:r w:rsidRPr="00663CB9">
        <w:rPr>
          <w:rFonts w:eastAsia="Times New Roman"/>
        </w:rPr>
        <w:t>Trimmomatic</w:t>
      </w:r>
      <w:r>
        <w:rPr>
          <w:rFonts w:eastAsia="Times New Roman"/>
        </w:rPr>
        <w:t xml:space="preserve"> </w:t>
      </w:r>
      <w:r>
        <w:rPr>
          <w:rFonts w:eastAsia="Times New Roman"/>
        </w:rPr>
        <w:fldChar w:fldCharType="begin" w:fldLock="1"/>
      </w:r>
      <w:r w:rsidR="00CD4ED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 "manualFormatting" : "[42]", "plainTextFormattedCitation" : "[2]", "previouslyFormattedCitation" : "[2]" }, "properties" : {  }, "schema" : "https://github.com/citation-style-language/schema/raw/master/csl-citation.json" }</w:instrText>
      </w:r>
      <w:r>
        <w:rPr>
          <w:rFonts w:eastAsia="Times New Roman"/>
        </w:rPr>
        <w:fldChar w:fldCharType="separate"/>
      </w:r>
      <w:r w:rsidR="003868D7">
        <w:rPr>
          <w:rFonts w:eastAsia="Times New Roman"/>
          <w:noProof/>
        </w:rPr>
        <w:t>[42</w:t>
      </w:r>
      <w:r w:rsidR="005073F8" w:rsidRPr="005073F8">
        <w:rPr>
          <w:rFonts w:eastAsia="Times New Roman"/>
          <w:noProof/>
        </w:rPr>
        <w:t>]</w:t>
      </w:r>
      <w:r>
        <w:rPr>
          <w:rFonts w:eastAsia="Times New Roman"/>
        </w:rPr>
        <w:fldChar w:fldCharType="end"/>
      </w:r>
      <w:r w:rsidR="00022D0F">
        <w:rPr>
          <w:rFonts w:eastAsia="Times New Roman"/>
        </w:rPr>
        <w:t>,</w:t>
      </w:r>
      <w:r>
        <w:rPr>
          <w:rFonts w:eastAsia="Times New Roman"/>
        </w:rPr>
        <w:t xml:space="preserve"> digital normalization with </w:t>
      </w:r>
      <w:r w:rsidRPr="00663CB9">
        <w:rPr>
          <w:rFonts w:eastAsia="Times New Roman"/>
        </w:rPr>
        <w:t>khmer</w:t>
      </w:r>
      <w:r>
        <w:rPr>
          <w:rFonts w:eastAsia="Times New Roman"/>
        </w:rPr>
        <w:t xml:space="preserve"> version 2.0 </w:t>
      </w:r>
      <w:r>
        <w:rPr>
          <w:rFonts w:eastAsia="Times New Roman"/>
        </w:rPr>
        <w:fldChar w:fldCharType="begin" w:fldLock="1"/>
      </w:r>
      <w:r w:rsidR="005527BE">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3]", "plainTextFormattedCitation" : "[3]", "previouslyFormattedCitation" : "[3]" }, "properties" : {  }, "schema" : "https://github.com/citation-style-language/schema/raw/master/csl-citation.json" }</w:instrText>
      </w:r>
      <w:r>
        <w:rPr>
          <w:rFonts w:eastAsia="Times New Roman"/>
        </w:rPr>
        <w:fldChar w:fldCharType="separate"/>
      </w:r>
      <w:r w:rsidR="005527BE" w:rsidRPr="005527BE">
        <w:rPr>
          <w:rFonts w:eastAsia="Times New Roman"/>
          <w:noProof/>
        </w:rPr>
        <w:t>[3]</w:t>
      </w:r>
      <w:r>
        <w:rPr>
          <w:rFonts w:eastAsia="Times New Roman"/>
        </w:rPr>
        <w:fldChar w:fldCharType="end"/>
      </w:r>
      <w:r>
        <w:rPr>
          <w:rFonts w:eastAsia="Times New Roman"/>
        </w:rPr>
        <w:t xml:space="preserve">, </w:t>
      </w:r>
      <w:r w:rsidR="00022D0F">
        <w:rPr>
          <w:rFonts w:eastAsia="Times New Roman"/>
        </w:rPr>
        <w:t>and</w:t>
      </w:r>
      <w:r>
        <w:rPr>
          <w:rFonts w:eastAsia="Times New Roman"/>
        </w:rPr>
        <w:t xml:space="preserve"> assembly with </w:t>
      </w:r>
      <w:r w:rsidRPr="00663CB9">
        <w:rPr>
          <w:rFonts w:eastAsia="Times New Roman"/>
        </w:rPr>
        <w:t>Trinity</w:t>
      </w:r>
      <w:r w:rsidR="003868D7">
        <w:rPr>
          <w:rFonts w:eastAsia="Times New Roman"/>
        </w:rPr>
        <w:t xml:space="preserve"> [18]</w:t>
      </w:r>
      <w:r>
        <w:rPr>
          <w:rFonts w:eastAsia="Times New Roman"/>
        </w:rPr>
        <w:t xml:space="preserve">. Each script in the pipeline uses </w:t>
      </w:r>
      <w:r w:rsidR="000050A4">
        <w:rPr>
          <w:rFonts w:eastAsia="Times New Roman"/>
        </w:rPr>
        <w:t>a</w:t>
      </w:r>
      <w:r>
        <w:rPr>
          <w:rFonts w:eastAsia="Times New Roman"/>
        </w:rPr>
        <w:t xml:space="preserve"> metadata file obtained from the SRA as input.</w:t>
      </w:r>
      <w:r w:rsidR="00DD74F5">
        <w:rPr>
          <w:rFonts w:eastAsia="Times New Roman"/>
        </w:rPr>
        <w:t xml:space="preserve"> If a process</w:t>
      </w:r>
      <w:del w:id="1" w:author="Harriet Alexander" w:date="2018-05-10T15:19:00Z">
        <w:r w:rsidR="00DD74F5" w:rsidDel="00D33443">
          <w:rPr>
            <w:rFonts w:eastAsia="Times New Roman"/>
          </w:rPr>
          <w:delText xml:space="preserve"> </w:delText>
        </w:r>
      </w:del>
      <w:r w:rsidR="00DD74F5">
        <w:rPr>
          <w:rFonts w:eastAsia="Times New Roman"/>
        </w:rPr>
        <w:t xml:space="preserve"> is terminated, the automated nature of this pipeline </w:t>
      </w:r>
      <w:commentRangeStart w:id="2"/>
      <w:r w:rsidR="00DD74F5">
        <w:rPr>
          <w:rFonts w:eastAsia="Times New Roman"/>
        </w:rPr>
        <w:t>allows</w:t>
      </w:r>
      <w:commentRangeEnd w:id="2"/>
      <w:r w:rsidR="00D33443">
        <w:rPr>
          <w:rStyle w:val="CommentReference"/>
        </w:rPr>
        <w:commentReference w:id="2"/>
      </w:r>
      <w:r w:rsidR="00DD74F5">
        <w:rPr>
          <w:rFonts w:eastAsia="Times New Roman"/>
        </w:rPr>
        <w:t xml:space="preserve"> </w:t>
      </w:r>
      <w:r>
        <w:rPr>
          <w:rFonts w:eastAsia="Times New Roman"/>
          <w:b/>
        </w:rPr>
        <w:br w:type="page"/>
      </w:r>
    </w:p>
    <w:p w14:paraId="255F07F2" w14:textId="058BF598" w:rsidR="0075070B" w:rsidRDefault="00E671C5" w:rsidP="00D65F94">
      <w:pPr>
        <w:pStyle w:val="Normal1"/>
        <w:rPr>
          <w:rFonts w:eastAsia="Times New Roman"/>
        </w:rPr>
      </w:pPr>
      <w:r>
        <w:rPr>
          <w:rFonts w:eastAsia="Times New Roman"/>
          <w:noProof/>
          <w:lang w:val="en-US"/>
        </w:rPr>
        <w:lastRenderedPageBreak/>
        <w:drawing>
          <wp:inline distT="0" distB="0" distL="0" distR="0" wp14:anchorId="7D517755" wp14:editId="6EDE54CD">
            <wp:extent cx="3248062" cy="3074670"/>
            <wp:effectExtent l="0" t="0" r="3175" b="0"/>
            <wp:docPr id="3" name="Picture 3"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_contig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9401" cy="3075938"/>
                    </a:xfrm>
                    <a:prstGeom prst="rect">
                      <a:avLst/>
                    </a:prstGeom>
                    <a:noFill/>
                    <a:ln>
                      <a:noFill/>
                    </a:ln>
                  </pic:spPr>
                </pic:pic>
              </a:graphicData>
            </a:graphic>
          </wp:inline>
        </w:drawing>
      </w:r>
    </w:p>
    <w:p w14:paraId="64DBD45B" w14:textId="77777777" w:rsidR="007D6055" w:rsidRDefault="007D6055" w:rsidP="00D65F94">
      <w:pPr>
        <w:pStyle w:val="Normal1"/>
        <w:rPr>
          <w:rFonts w:eastAsia="Times New Roman"/>
        </w:rPr>
      </w:pPr>
    </w:p>
    <w:p w14:paraId="606E8252" w14:textId="3B439FC2" w:rsidR="007D6055" w:rsidRDefault="007D6055" w:rsidP="00D65F94">
      <w:pPr>
        <w:pStyle w:val="Normal1"/>
        <w:rPr>
          <w:rFonts w:eastAsia="Times New Roman"/>
        </w:rPr>
      </w:pPr>
      <w:commentRangeStart w:id="3"/>
      <w:r>
        <w:rPr>
          <w:rFonts w:eastAsia="Times New Roman"/>
          <w:noProof/>
          <w:lang w:val="en-US"/>
        </w:rPr>
        <w:drawing>
          <wp:inline distT="0" distB="0" distL="0" distR="0" wp14:anchorId="7A956B61" wp14:editId="3F05CF7F">
            <wp:extent cx="3480435" cy="2240086"/>
            <wp:effectExtent l="0" t="0" r="0" b="0"/>
            <wp:docPr id="16" name="Picture 1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ist_transrate_dif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4511" cy="2242710"/>
                    </a:xfrm>
                    <a:prstGeom prst="rect">
                      <a:avLst/>
                    </a:prstGeom>
                    <a:noFill/>
                    <a:ln>
                      <a:noFill/>
                    </a:ln>
                  </pic:spPr>
                </pic:pic>
              </a:graphicData>
            </a:graphic>
          </wp:inline>
        </w:drawing>
      </w:r>
      <w:commentRangeEnd w:id="3"/>
      <w:r w:rsidR="00150BD8">
        <w:rPr>
          <w:rStyle w:val="CommentReference"/>
        </w:rPr>
        <w:commentReference w:id="3"/>
      </w:r>
    </w:p>
    <w:p w14:paraId="5CF602FE" w14:textId="77777777" w:rsidR="007D6055" w:rsidRDefault="007D6055" w:rsidP="00D65F94">
      <w:pPr>
        <w:pStyle w:val="Normal1"/>
        <w:rPr>
          <w:rFonts w:eastAsia="Times New Roman"/>
        </w:rPr>
      </w:pPr>
    </w:p>
    <w:p w14:paraId="5F781AF3" w14:textId="37ECC00B" w:rsidR="00D65F94" w:rsidRDefault="00D65F94" w:rsidP="00D65F94">
      <w:pPr>
        <w:pStyle w:val="Normal1"/>
        <w:rPr>
          <w:rFonts w:eastAsia="Times New Roman"/>
        </w:rPr>
      </w:pPr>
      <w:r>
        <w:rPr>
          <w:rFonts w:eastAsia="Times New Roman"/>
        </w:rPr>
        <w:t xml:space="preserve">Figure 2. </w:t>
      </w:r>
      <w:del w:id="4" w:author="Harriet Alexander" w:date="2018-05-10T15:20:00Z">
        <w:r w:rsidR="00FD7748" w:rsidDel="00D33443">
          <w:rPr>
            <w:rFonts w:eastAsia="Times New Roman"/>
          </w:rPr>
          <w:delText>Comparing quality metrics between each assembly.</w:delText>
        </w:r>
      </w:del>
      <w:ins w:id="5" w:author="Harriet Alexander" w:date="2018-05-10T15:20:00Z">
        <w:r w:rsidR="00D33443">
          <w:rPr>
            <w:rFonts w:eastAsia="Times New Roman"/>
          </w:rPr>
          <w:t>The number of contigs and Transrate quality score varried between DIB and NCGR assemblies.</w:t>
        </w:r>
      </w:ins>
      <w:r w:rsidR="00FD7748">
        <w:rPr>
          <w:rFonts w:eastAsia="Times New Roman"/>
        </w:rPr>
        <w:t xml:space="preserve"> </w:t>
      </w:r>
      <w:r w:rsidR="006723A1">
        <w:rPr>
          <w:rFonts w:eastAsia="Times New Roman"/>
        </w:rPr>
        <w:t xml:space="preserve">(A) </w:t>
      </w:r>
      <w:del w:id="6" w:author="Harriet Alexander" w:date="2018-05-10T15:23:00Z">
        <w:r w:rsidR="00FD7748" w:rsidDel="00D33443">
          <w:rPr>
            <w:rFonts w:eastAsia="Times New Roman"/>
          </w:rPr>
          <w:delText>The line plot</w:delText>
        </w:r>
      </w:del>
      <w:ins w:id="7" w:author="Harriet Alexander" w:date="2018-05-10T15:23:00Z">
        <w:r w:rsidR="00D33443">
          <w:rPr>
            <w:rFonts w:eastAsia="Times New Roman"/>
          </w:rPr>
          <w:t>Slopegraphs</w:t>
        </w:r>
      </w:ins>
      <w:r w:rsidR="00FD7748">
        <w:rPr>
          <w:rFonts w:eastAsia="Times New Roman"/>
        </w:rPr>
        <w:t xml:space="preserve"> </w:t>
      </w:r>
      <w:ins w:id="8" w:author="Harriet Alexander" w:date="2018-05-10T15:23:00Z">
        <w:r w:rsidR="00D33443">
          <w:rPr>
            <w:rFonts w:eastAsia="Times New Roman"/>
          </w:rPr>
          <w:t xml:space="preserve">show shifts in the number of contigs for each individual sample </w:t>
        </w:r>
      </w:ins>
      <w:del w:id="9" w:author="Harriet Alexander" w:date="2018-05-10T15:23:00Z">
        <w:r w:rsidR="00FD7748" w:rsidDel="00D33443">
          <w:rPr>
            <w:rFonts w:eastAsia="Times New Roman"/>
          </w:rPr>
          <w:delText xml:space="preserve">compares </w:delText>
        </w:r>
      </w:del>
      <w:ins w:id="10" w:author="Harriet Alexander" w:date="2018-05-10T15:24:00Z">
        <w:r w:rsidR="00D33443">
          <w:rPr>
            <w:rFonts w:eastAsia="Times New Roman"/>
          </w:rPr>
          <w:t xml:space="preserve">between the </w:t>
        </w:r>
      </w:ins>
      <w:del w:id="11" w:author="Harriet Alexander" w:date="2018-05-10T15:24:00Z">
        <w:r w:rsidR="00FD7748" w:rsidDel="00D33443">
          <w:rPr>
            <w:rFonts w:eastAsia="Times New Roman"/>
          </w:rPr>
          <w:delText xml:space="preserve">contig numbers between the </w:delText>
        </w:r>
      </w:del>
      <w:r w:rsidR="00FD7748">
        <w:rPr>
          <w:rFonts w:eastAsia="Times New Roman"/>
        </w:rPr>
        <w:t>DIB and the NCGR assembl</w:t>
      </w:r>
      <w:ins w:id="12" w:author="Harriet Alexander" w:date="2018-05-10T15:24:00Z">
        <w:r w:rsidR="00A04067">
          <w:rPr>
            <w:rFonts w:eastAsia="Times New Roman"/>
          </w:rPr>
          <w:t>y pipelines</w:t>
        </w:r>
      </w:ins>
      <w:del w:id="13" w:author="Harriet Alexander" w:date="2018-05-10T15:24:00Z">
        <w:r w:rsidR="00FD7748" w:rsidDel="00A04067">
          <w:rPr>
            <w:rFonts w:eastAsia="Times New Roman"/>
          </w:rPr>
          <w:delText>ie</w:delText>
        </w:r>
        <w:r w:rsidR="00FD7748" w:rsidDel="00D33443">
          <w:rPr>
            <w:rFonts w:eastAsia="Times New Roman"/>
          </w:rPr>
          <w:delText>s</w:delText>
        </w:r>
      </w:del>
      <w:r w:rsidR="00FD7748">
        <w:rPr>
          <w:rFonts w:eastAsia="Times New Roman"/>
        </w:rPr>
        <w:t>. Gray lines represent values where NCGR was higher than DIB and green lines represent values where DIB was higher than NCGR. and s</w:t>
      </w:r>
      <w:r>
        <w:rPr>
          <w:rFonts w:eastAsia="Times New Roman"/>
        </w:rPr>
        <w:t>plit violin plots of the number of assembled contigs</w:t>
      </w:r>
      <w:r w:rsidR="006723A1">
        <w:rPr>
          <w:rFonts w:eastAsia="Times New Roman"/>
        </w:rPr>
        <w:t>.</w:t>
      </w:r>
      <w:r>
        <w:rPr>
          <w:rFonts w:eastAsia="Times New Roman"/>
        </w:rPr>
        <w:t xml:space="preserve"> (</w:t>
      </w:r>
      <w:r w:rsidR="00FD7748">
        <w:rPr>
          <w:rFonts w:eastAsia="Times New Roman"/>
        </w:rPr>
        <w:t>B</w:t>
      </w:r>
      <w:r w:rsidR="006723A1">
        <w:rPr>
          <w:rFonts w:eastAsia="Times New Roman"/>
        </w:rPr>
        <w:t xml:space="preserve">) </w:t>
      </w:r>
      <w:ins w:id="14" w:author="Harriet Alexander" w:date="2018-05-10T15:25:00Z">
        <w:r w:rsidR="00A04067">
          <w:rPr>
            <w:rFonts w:eastAsia="Times New Roman"/>
          </w:rPr>
          <w:t>Split violin plots show the</w:t>
        </w:r>
      </w:ins>
      <w:ins w:id="15" w:author="Harriet Alexander" w:date="2018-05-10T15:24:00Z">
        <w:r w:rsidR="00A04067">
          <w:rPr>
            <w:rFonts w:eastAsia="Times New Roman"/>
          </w:rPr>
          <w:t xml:space="preserve"> distribution of the number of contigs </w:t>
        </w:r>
      </w:ins>
      <w:ins w:id="16" w:author="Harriet Alexander" w:date="2018-05-10T15:25:00Z">
        <w:r w:rsidR="00A04067">
          <w:rPr>
            <w:rFonts w:eastAsia="Times New Roman"/>
          </w:rPr>
          <w:t>in each assembly</w:t>
        </w:r>
      </w:ins>
      <w:del w:id="17" w:author="Harriet Alexander" w:date="2018-05-10T15:25:00Z">
        <w:r w:rsidR="006723A1" w:rsidDel="00A04067">
          <w:rPr>
            <w:rFonts w:eastAsia="Times New Roman"/>
          </w:rPr>
          <w:delText xml:space="preserve">Split violin plots comparing distributions of </w:delText>
        </w:r>
      </w:del>
      <w:del w:id="18" w:author="Harriet Alexander" w:date="2018-05-10T15:24:00Z">
        <w:r w:rsidR="006723A1" w:rsidDel="00A04067">
          <w:rPr>
            <w:rFonts w:eastAsia="Times New Roman"/>
          </w:rPr>
          <w:delText xml:space="preserve">contig </w:delText>
        </w:r>
      </w:del>
      <w:del w:id="19" w:author="Harriet Alexander" w:date="2018-05-10T15:25:00Z">
        <w:r w:rsidR="006723A1" w:rsidDel="00A04067">
          <w:rPr>
            <w:rFonts w:eastAsia="Times New Roman"/>
          </w:rPr>
          <w:delText>numbers</w:delText>
        </w:r>
      </w:del>
      <w:ins w:id="20" w:author="Harriet Alexander" w:date="2018-05-10T15:25:00Z">
        <w:r w:rsidR="00A04067">
          <w:rPr>
            <w:rFonts w:eastAsia="Times New Roman"/>
          </w:rPr>
          <w:t xml:space="preserve"> with</w:t>
        </w:r>
      </w:ins>
      <w:del w:id="21" w:author="Harriet Alexander" w:date="2018-05-10T15:25:00Z">
        <w:r w:rsidR="006723A1" w:rsidDel="00A04067">
          <w:rPr>
            <w:rFonts w:eastAsia="Times New Roman"/>
          </w:rPr>
          <w:delText>.</w:delText>
        </w:r>
      </w:del>
      <w:r w:rsidR="006723A1">
        <w:rPr>
          <w:rFonts w:eastAsia="Times New Roman"/>
        </w:rPr>
        <w:t xml:space="preserve"> </w:t>
      </w:r>
      <w:del w:id="22" w:author="Harriet Alexander" w:date="2018-05-10T15:25:00Z">
        <w:r w:rsidDel="00A04067">
          <w:rPr>
            <w:rFonts w:eastAsia="Times New Roman"/>
          </w:rPr>
          <w:delText xml:space="preserve">In the green </w:delText>
        </w:r>
      </w:del>
      <w:ins w:id="23" w:author="Harriet Alexander" w:date="2018-05-10T15:25:00Z">
        <w:r w:rsidR="00A04067">
          <w:rPr>
            <w:rFonts w:eastAsia="Times New Roman"/>
          </w:rPr>
          <w:t xml:space="preserve">the original assemblies from NCGR in gray (left) and </w:t>
        </w:r>
      </w:ins>
      <w:ins w:id="24" w:author="Harriet Alexander" w:date="2018-05-10T15:26:00Z">
        <w:r w:rsidR="00A04067">
          <w:rPr>
            <w:rFonts w:eastAsia="Times New Roman"/>
          </w:rPr>
          <w:t xml:space="preserve">the </w:t>
        </w:r>
      </w:ins>
      <w:del w:id="25" w:author="Harriet Alexander" w:date="2018-05-10T15:26:00Z">
        <w:r w:rsidDel="00A04067">
          <w:rPr>
            <w:rFonts w:eastAsia="Times New Roman"/>
          </w:rPr>
          <w:delText xml:space="preserve">(right side of </w:delText>
        </w:r>
        <w:r w:rsidR="004333AE" w:rsidDel="00A04067">
          <w:rPr>
            <w:rFonts w:eastAsia="Times New Roman"/>
          </w:rPr>
          <w:delText>B</w:delText>
        </w:r>
        <w:r w:rsidDel="00A04067">
          <w:rPr>
            <w:rFonts w:eastAsia="Times New Roman"/>
          </w:rPr>
          <w:delText xml:space="preserve">) are the </w:delText>
        </w:r>
      </w:del>
      <w:r>
        <w:rPr>
          <w:rFonts w:eastAsia="Times New Roman"/>
        </w:rPr>
        <w:t xml:space="preserve">DIB re-assemblies and in </w:t>
      </w:r>
      <w:del w:id="26" w:author="Harriet Alexander" w:date="2018-05-10T15:26:00Z">
        <w:r w:rsidDel="00A04067">
          <w:rPr>
            <w:rFonts w:eastAsia="Times New Roman"/>
          </w:rPr>
          <w:delText xml:space="preserve">gray </w:delText>
        </w:r>
      </w:del>
      <w:ins w:id="27" w:author="Harriet Alexander" w:date="2018-05-10T15:26:00Z">
        <w:r w:rsidR="00A04067">
          <w:rPr>
            <w:rFonts w:eastAsia="Times New Roman"/>
          </w:rPr>
          <w:t xml:space="preserve">green </w:t>
        </w:r>
      </w:ins>
      <w:r>
        <w:rPr>
          <w:rFonts w:eastAsia="Times New Roman"/>
        </w:rPr>
        <w:t>(</w:t>
      </w:r>
      <w:del w:id="28" w:author="Harriet Alexander" w:date="2018-05-10T15:26:00Z">
        <w:r w:rsidDel="00A04067">
          <w:rPr>
            <w:rFonts w:eastAsia="Times New Roman"/>
          </w:rPr>
          <w:delText xml:space="preserve">left side </w:delText>
        </w:r>
      </w:del>
      <w:ins w:id="29" w:author="Harriet Alexander" w:date="2018-05-10T15:26:00Z">
        <w:r w:rsidR="00A04067">
          <w:rPr>
            <w:rFonts w:eastAsia="Times New Roman"/>
          </w:rPr>
          <w:t xml:space="preserve">right side </w:t>
        </w:r>
      </w:ins>
      <w:r>
        <w:rPr>
          <w:rFonts w:eastAsia="Times New Roman"/>
        </w:rPr>
        <w:t xml:space="preserve">of </w:t>
      </w:r>
      <w:r w:rsidR="00FD7748">
        <w:rPr>
          <w:rFonts w:eastAsia="Times New Roman"/>
        </w:rPr>
        <w:t>B</w:t>
      </w:r>
      <w:ins w:id="30" w:author="Harriet Alexander" w:date="2018-05-10T15:26:00Z">
        <w:r w:rsidR="00A04067">
          <w:rPr>
            <w:rFonts w:eastAsia="Times New Roman"/>
          </w:rPr>
          <w:t>.</w:t>
        </w:r>
      </w:ins>
      <w:del w:id="31" w:author="Harriet Alexander" w:date="2018-05-10T15:26:00Z">
        <w:r w:rsidDel="00A04067">
          <w:rPr>
            <w:rFonts w:eastAsia="Times New Roman"/>
          </w:rPr>
          <w:delText>) are the original assemblies from NCGR.</w:delText>
        </w:r>
      </w:del>
      <w:r w:rsidR="009153A8">
        <w:rPr>
          <w:rFonts w:eastAsia="Times New Roman"/>
        </w:rPr>
        <w:t xml:space="preserve"> </w:t>
      </w:r>
      <w:r w:rsidR="006723A1">
        <w:rPr>
          <w:rFonts w:eastAsia="Times New Roman"/>
        </w:rPr>
        <w:t xml:space="preserve">(C) </w:t>
      </w:r>
      <w:ins w:id="32" w:author="Harriet Alexander" w:date="2018-05-10T15:26:00Z">
        <w:r w:rsidR="00A04067">
          <w:rPr>
            <w:rFonts w:eastAsia="Times New Roman"/>
          </w:rPr>
          <w:t xml:space="preserve">The </w:t>
        </w:r>
      </w:ins>
      <w:ins w:id="33" w:author="Harriet Alexander" w:date="2018-05-10T15:27:00Z">
        <w:r w:rsidR="00A04067">
          <w:rPr>
            <w:rFonts w:eastAsia="Times New Roman"/>
          </w:rPr>
          <w:t xml:space="preserve">difference in </w:t>
        </w:r>
      </w:ins>
      <w:ins w:id="34" w:author="Harriet Alexander" w:date="2018-05-10T15:28:00Z">
        <w:r w:rsidR="00A04067">
          <w:rPr>
            <w:rFonts w:eastAsia="Times New Roman"/>
          </w:rPr>
          <w:t>T</w:t>
        </w:r>
      </w:ins>
      <w:ins w:id="35" w:author="Harriet Alexander" w:date="2018-05-10T15:27:00Z">
        <w:r w:rsidR="00A04067">
          <w:rPr>
            <w:rFonts w:eastAsia="Times New Roman"/>
          </w:rPr>
          <w:t xml:space="preserve">ransrate score </w:t>
        </w:r>
      </w:ins>
      <w:ins w:id="36" w:author="Harriet Alexander" w:date="2018-05-10T15:28:00Z">
        <w:r w:rsidR="00A04067">
          <w:rPr>
            <w:rFonts w:eastAsia="Times New Roman"/>
          </w:rPr>
          <w:t>between</w:t>
        </w:r>
      </w:ins>
      <w:ins w:id="37" w:author="Harriet Alexander" w:date="2018-05-10T15:29:00Z">
        <w:r w:rsidR="00A04067">
          <w:rPr>
            <w:rFonts w:eastAsia="Times New Roman"/>
          </w:rPr>
          <w:t xml:space="preserve"> the</w:t>
        </w:r>
      </w:ins>
      <w:ins w:id="38" w:author="Harriet Alexander" w:date="2018-05-10T15:27:00Z">
        <w:r w:rsidR="00A04067">
          <w:rPr>
            <w:rFonts w:eastAsia="Times New Roman"/>
          </w:rPr>
          <w:t xml:space="preserve"> DIB </w:t>
        </w:r>
      </w:ins>
      <w:ins w:id="39" w:author="Harriet Alexander" w:date="2018-05-10T15:29:00Z">
        <w:r w:rsidR="00A04067">
          <w:rPr>
            <w:rFonts w:eastAsia="Times New Roman"/>
          </w:rPr>
          <w:t xml:space="preserve">and NCGR assemblies </w:t>
        </w:r>
      </w:ins>
      <w:ins w:id="40" w:author="Harriet Alexander" w:date="2018-05-10T15:27:00Z">
        <w:r w:rsidR="00A04067">
          <w:rPr>
            <w:rFonts w:eastAsia="Times New Roman"/>
          </w:rPr>
          <w:t xml:space="preserve">is shown as a </w:t>
        </w:r>
      </w:ins>
      <w:ins w:id="41" w:author="Harriet Alexander" w:date="2018-05-10T15:29:00Z">
        <w:r w:rsidR="00A04067">
          <w:rPr>
            <w:rFonts w:eastAsia="Times New Roman"/>
          </w:rPr>
          <w:t xml:space="preserve">histogram. </w:t>
        </w:r>
      </w:ins>
      <w:del w:id="42" w:author="Harriet Alexander" w:date="2018-05-10T15:29:00Z">
        <w:r w:rsidR="006723A1" w:rsidDel="00A04067">
          <w:rPr>
            <w:rFonts w:eastAsia="Times New Roman"/>
          </w:rPr>
          <w:delText xml:space="preserve">Histogram showing the frequency distribution of transrate score differences between the NCGR </w:delText>
        </w:r>
        <w:r w:rsidR="003A05C8" w:rsidDel="00A04067">
          <w:rPr>
            <w:rFonts w:eastAsia="Times New Roman"/>
          </w:rPr>
          <w:delText xml:space="preserve">‘nt’ version </w:delText>
        </w:r>
        <w:r w:rsidR="006723A1" w:rsidDel="00A04067">
          <w:rPr>
            <w:rFonts w:eastAsia="Times New Roman"/>
          </w:rPr>
          <w:delText>and DIB</w:delText>
        </w:r>
        <w:r w:rsidR="003A05C8" w:rsidDel="00A04067">
          <w:rPr>
            <w:rFonts w:eastAsia="Times New Roman"/>
          </w:rPr>
          <w:delText xml:space="preserve"> re-assemblies</w:delText>
        </w:r>
        <w:r w:rsidR="006723A1" w:rsidDel="00A04067">
          <w:rPr>
            <w:rFonts w:eastAsia="Times New Roman"/>
          </w:rPr>
          <w:delText xml:space="preserve">. </w:delText>
        </w:r>
      </w:del>
      <w:r w:rsidR="006723A1">
        <w:rPr>
          <w:rFonts w:eastAsia="Times New Roman"/>
        </w:rPr>
        <w:t xml:space="preserve">Negative values on the x-axis indicate that </w:t>
      </w:r>
      <w:ins w:id="43" w:author="Harriet Alexander" w:date="2018-05-10T15:29:00Z">
        <w:r w:rsidR="00A04067">
          <w:rPr>
            <w:rFonts w:eastAsia="Times New Roman"/>
          </w:rPr>
          <w:t xml:space="preserve">the </w:t>
        </w:r>
      </w:ins>
      <w:r w:rsidR="006723A1">
        <w:rPr>
          <w:rFonts w:eastAsia="Times New Roman"/>
        </w:rPr>
        <w:t xml:space="preserve">NCGR </w:t>
      </w:r>
      <w:ins w:id="44" w:author="Harriet Alexander" w:date="2018-05-10T15:29:00Z">
        <w:r w:rsidR="00A04067">
          <w:rPr>
            <w:rFonts w:eastAsia="Times New Roman"/>
          </w:rPr>
          <w:t xml:space="preserve">assembly </w:t>
        </w:r>
      </w:ins>
      <w:r w:rsidR="006723A1">
        <w:rPr>
          <w:rFonts w:eastAsia="Times New Roman"/>
        </w:rPr>
        <w:t>had a higher Transrate score and positive values indicate that the DIB</w:t>
      </w:r>
      <w:ins w:id="45" w:author="Harriet Alexander" w:date="2018-05-10T15:29:00Z">
        <w:r w:rsidR="00A04067">
          <w:rPr>
            <w:rFonts w:eastAsia="Times New Roman"/>
          </w:rPr>
          <w:t xml:space="preserve"> assembly</w:t>
        </w:r>
      </w:ins>
      <w:r w:rsidR="006723A1">
        <w:rPr>
          <w:rFonts w:eastAsia="Times New Roman"/>
        </w:rPr>
        <w:t xml:space="preserve"> had a higher </w:t>
      </w:r>
      <w:r w:rsidR="003A05C8">
        <w:rPr>
          <w:rFonts w:eastAsia="Times New Roman"/>
        </w:rPr>
        <w:t>Transrate score</w:t>
      </w:r>
      <w:r w:rsidR="006723A1">
        <w:rPr>
          <w:rFonts w:eastAsia="Times New Roman"/>
        </w:rPr>
        <w:t xml:space="preserve">. </w:t>
      </w:r>
    </w:p>
    <w:p w14:paraId="54425AE9" w14:textId="2A6CD824" w:rsidR="00D65F94" w:rsidRDefault="00D65F94" w:rsidP="00D65F94">
      <w:pPr>
        <w:rPr>
          <w:rFonts w:eastAsia="Times New Roman"/>
          <w:b/>
        </w:rPr>
      </w:pPr>
    </w:p>
    <w:p w14:paraId="371F0E7B" w14:textId="77777777" w:rsidR="003F0A71" w:rsidRDefault="003F0A71" w:rsidP="00D65F94">
      <w:pPr>
        <w:rPr>
          <w:rFonts w:eastAsia="Times New Roman"/>
          <w:b/>
        </w:rPr>
      </w:pPr>
    </w:p>
    <w:p w14:paraId="1268BDF8" w14:textId="3DBC4C20" w:rsidR="003F0A71" w:rsidRDefault="008F1D39" w:rsidP="00D65F94">
      <w:pPr>
        <w:pStyle w:val="Normal1"/>
        <w:rPr>
          <w:rFonts w:eastAsia="Times New Roman"/>
        </w:rPr>
      </w:pPr>
      <w:r>
        <w:rPr>
          <w:rFonts w:eastAsia="Times New Roman"/>
        </w:rPr>
        <w:lastRenderedPageBreak/>
        <w:t xml:space="preserve">   </w:t>
      </w:r>
    </w:p>
    <w:p w14:paraId="45326C6E" w14:textId="1DD1A0E3" w:rsidR="00506BB6" w:rsidRDefault="00BB4FD7" w:rsidP="00D65F94">
      <w:pPr>
        <w:pStyle w:val="Normal1"/>
        <w:rPr>
          <w:rFonts w:eastAsia="Times New Roman"/>
        </w:rPr>
      </w:pPr>
      <w:r>
        <w:rPr>
          <w:rFonts w:eastAsia="Times New Roman"/>
          <w:noProof/>
          <w:lang w:val="en-US"/>
        </w:rPr>
        <w:drawing>
          <wp:inline distT="0" distB="0" distL="0" distR="0" wp14:anchorId="4044008A" wp14:editId="432E0AD1">
            <wp:extent cx="2752033" cy="2934970"/>
            <wp:effectExtent l="0" t="0" r="0" b="11430"/>
            <wp:docPr id="13" name="Picture 13"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B-blas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7390" cy="2940683"/>
                    </a:xfrm>
                    <a:prstGeom prst="rect">
                      <a:avLst/>
                    </a:prstGeom>
                    <a:noFill/>
                    <a:ln>
                      <a:noFill/>
                    </a:ln>
                  </pic:spPr>
                </pic:pic>
              </a:graphicData>
            </a:graphic>
          </wp:inline>
        </w:drawing>
      </w:r>
    </w:p>
    <w:p w14:paraId="397CEF47" w14:textId="78BA08A8" w:rsidR="00D65F94" w:rsidRDefault="00D65F94" w:rsidP="00D65F94">
      <w:pPr>
        <w:pStyle w:val="Normal1"/>
        <w:rPr>
          <w:rFonts w:eastAsia="Times New Roman"/>
        </w:rPr>
      </w:pPr>
      <w:r>
        <w:rPr>
          <w:rFonts w:eastAsia="Times New Roman"/>
        </w:rPr>
        <w:t xml:space="preserve">Figure 3. </w:t>
      </w:r>
      <w:r w:rsidR="005073F8">
        <w:rPr>
          <w:rFonts w:eastAsia="Times New Roman"/>
        </w:rPr>
        <w:t xml:space="preserve">When the </w:t>
      </w:r>
      <w:r w:rsidR="0096624D">
        <w:rPr>
          <w:rFonts w:eastAsia="Times New Roman"/>
        </w:rPr>
        <w:t xml:space="preserve">DIB re-assemblies </w:t>
      </w:r>
      <w:r w:rsidR="005073F8">
        <w:rPr>
          <w:rFonts w:eastAsia="Times New Roman"/>
        </w:rPr>
        <w:t xml:space="preserve">were assigned as </w:t>
      </w:r>
      <w:r>
        <w:rPr>
          <w:rFonts w:eastAsia="Times New Roman"/>
        </w:rPr>
        <w:t>references</w:t>
      </w:r>
      <w:r w:rsidR="005073F8">
        <w:rPr>
          <w:rFonts w:eastAsia="Times New Roman"/>
        </w:rPr>
        <w:t xml:space="preserve">, there was a higher proportion of </w:t>
      </w:r>
      <w:r w:rsidR="00A1371C">
        <w:rPr>
          <w:rFonts w:eastAsia="Times New Roman"/>
        </w:rPr>
        <w:t>conditional reciprocal best BLAST (</w:t>
      </w:r>
      <w:r w:rsidR="005073F8">
        <w:rPr>
          <w:rFonts w:eastAsia="Times New Roman"/>
        </w:rPr>
        <w:t>CRBB</w:t>
      </w:r>
      <w:r w:rsidR="00A1371C">
        <w:rPr>
          <w:rFonts w:eastAsia="Times New Roman"/>
        </w:rPr>
        <w:t>)</w:t>
      </w:r>
      <w:r w:rsidR="005073F8">
        <w:rPr>
          <w:rFonts w:eastAsia="Times New Roman"/>
        </w:rPr>
        <w:t xml:space="preserve"> hits compared to when </w:t>
      </w:r>
      <w:r w:rsidR="0096624D">
        <w:rPr>
          <w:rFonts w:eastAsia="Times New Roman"/>
        </w:rPr>
        <w:t xml:space="preserve">NCGR </w:t>
      </w:r>
      <w:r w:rsidR="00335421">
        <w:rPr>
          <w:rFonts w:eastAsia="Times New Roman"/>
        </w:rPr>
        <w:t xml:space="preserve">‘nt’ </w:t>
      </w:r>
      <w:r w:rsidR="0096624D">
        <w:rPr>
          <w:rFonts w:eastAsia="Times New Roman"/>
        </w:rPr>
        <w:t xml:space="preserve">assemblies </w:t>
      </w:r>
      <w:r w:rsidR="005073F8">
        <w:rPr>
          <w:rFonts w:eastAsia="Times New Roman"/>
        </w:rPr>
        <w:t xml:space="preserve">were assigned as </w:t>
      </w:r>
      <w:commentRangeStart w:id="46"/>
      <w:r w:rsidR="00ED7335">
        <w:rPr>
          <w:rFonts w:eastAsia="Times New Roman"/>
        </w:rPr>
        <w:t>references</w:t>
      </w:r>
      <w:commentRangeEnd w:id="46"/>
      <w:r w:rsidR="00A6499C">
        <w:rPr>
          <w:rStyle w:val="CommentReference"/>
        </w:rPr>
        <w:commentReference w:id="46"/>
      </w:r>
      <w:r w:rsidR="00ED7335">
        <w:rPr>
          <w:rFonts w:eastAsia="Times New Roman"/>
        </w:rPr>
        <w:t xml:space="preserve">. </w:t>
      </w:r>
      <w:del w:id="47" w:author="Harriet Alexander" w:date="2018-05-10T15:30:00Z">
        <w:r w:rsidR="00ED7335" w:rsidDel="00A6499C">
          <w:rPr>
            <w:rFonts w:eastAsia="Times New Roman"/>
          </w:rPr>
          <w:delText xml:space="preserve">This indicated that the DIB re-assemblies contained more of the </w:delText>
        </w:r>
        <w:r w:rsidR="005073F8" w:rsidDel="00A6499C">
          <w:rPr>
            <w:rFonts w:eastAsia="Times New Roman"/>
          </w:rPr>
          <w:delText xml:space="preserve">sequence content in the </w:delText>
        </w:r>
        <w:r w:rsidR="00ED7335" w:rsidDel="00A6499C">
          <w:rPr>
            <w:rFonts w:eastAsia="Times New Roman"/>
          </w:rPr>
          <w:delText>NCGR assemblies than the NCGR assemblies contained the DIB re-assemblies</w:delText>
        </w:r>
        <w:r w:rsidDel="00A6499C">
          <w:rPr>
            <w:rFonts w:eastAsia="Times New Roman"/>
          </w:rPr>
          <w:delText xml:space="preserve">. </w:delText>
        </w:r>
      </w:del>
      <w:r w:rsidR="003F0A71">
        <w:rPr>
          <w:rFonts w:eastAsia="Times New Roman"/>
        </w:rPr>
        <w:t>(A)</w:t>
      </w:r>
      <w:r w:rsidR="003542FC">
        <w:rPr>
          <w:rFonts w:eastAsia="Times New Roman"/>
        </w:rPr>
        <w:t xml:space="preserve"> </w:t>
      </w:r>
      <w:r w:rsidR="00ED7335">
        <w:rPr>
          <w:rFonts w:eastAsia="Times New Roman"/>
        </w:rPr>
        <w:t xml:space="preserve">Line plot comparing </w:t>
      </w:r>
      <w:r w:rsidR="005073F8">
        <w:rPr>
          <w:rFonts w:eastAsia="Times New Roman"/>
        </w:rPr>
        <w:t xml:space="preserve">proportion of </w:t>
      </w:r>
      <w:r w:rsidR="00ED7335">
        <w:rPr>
          <w:rFonts w:eastAsia="Times New Roman"/>
        </w:rPr>
        <w:t xml:space="preserve">CRBB hits between NCGR </w:t>
      </w:r>
      <w:r w:rsidR="00335421">
        <w:rPr>
          <w:rFonts w:eastAsia="Times New Roman"/>
        </w:rPr>
        <w:t xml:space="preserve">‘nt’ assemblies </w:t>
      </w:r>
      <w:r w:rsidR="00ED7335">
        <w:rPr>
          <w:rFonts w:eastAsia="Times New Roman"/>
        </w:rPr>
        <w:t>and DIB between the same samples</w:t>
      </w:r>
      <w:r w:rsidR="005073F8">
        <w:rPr>
          <w:rFonts w:eastAsia="Times New Roman"/>
        </w:rPr>
        <w:t xml:space="preserve">. </w:t>
      </w:r>
      <w:r w:rsidR="00506BB6">
        <w:rPr>
          <w:rFonts w:eastAsia="Times New Roman"/>
        </w:rPr>
        <w:t>(B</w:t>
      </w:r>
      <w:r w:rsidR="00335421">
        <w:rPr>
          <w:rFonts w:eastAsia="Times New Roman"/>
        </w:rPr>
        <w:t>)</w:t>
      </w:r>
      <w:r w:rsidR="003542FC">
        <w:rPr>
          <w:rFonts w:eastAsia="Times New Roman"/>
        </w:rPr>
        <w:t xml:space="preserve"> Violin plots showing the distribution of the proportion of NCGR transcripts with reciprocal BLAST hits to DIB (grey) and the proportion of DIB transcripts with reciprocal BLAST hits to NCGR (green)</w:t>
      </w:r>
      <w:r w:rsidR="005073F8">
        <w:rPr>
          <w:rFonts w:eastAsia="Times New Roman"/>
        </w:rPr>
        <w:t>.</w:t>
      </w:r>
    </w:p>
    <w:p w14:paraId="08F45090" w14:textId="31315F4C" w:rsidR="00D65F94" w:rsidRDefault="00D65F94" w:rsidP="00D65F94">
      <w:pPr>
        <w:rPr>
          <w:rFonts w:eastAsia="Times New Roman"/>
          <w:b/>
        </w:rPr>
      </w:pPr>
    </w:p>
    <w:p w14:paraId="1FC348A8" w14:textId="77777777" w:rsidR="00D65F94" w:rsidRDefault="00D65F94" w:rsidP="00D65F94">
      <w:pPr>
        <w:pStyle w:val="Normal1"/>
        <w:rPr>
          <w:rFonts w:eastAsia="Times New Roman"/>
        </w:rPr>
      </w:pPr>
    </w:p>
    <w:p w14:paraId="21C70C2E" w14:textId="1026930B" w:rsidR="00D65F94" w:rsidRDefault="007610AA" w:rsidP="00D65F94">
      <w:pPr>
        <w:pStyle w:val="Normal1"/>
        <w:rPr>
          <w:rFonts w:eastAsia="Times New Roman"/>
        </w:rPr>
      </w:pPr>
      <w:commentRangeStart w:id="48"/>
      <w:r>
        <w:rPr>
          <w:rFonts w:eastAsia="Times New Roman"/>
          <w:noProof/>
          <w:lang w:val="en-US"/>
        </w:rPr>
        <w:lastRenderedPageBreak/>
        <w:drawing>
          <wp:inline distT="0" distB="0" distL="0" distR="0" wp14:anchorId="29E6F0C2" wp14:editId="5B24A4AD">
            <wp:extent cx="5857240" cy="5857240"/>
            <wp:effectExtent l="0" t="0" r="10160" b="10160"/>
            <wp:docPr id="2" name="Picture 2" descr="figures/Figure6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6_unique_kmer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7240" cy="5857240"/>
                    </a:xfrm>
                    <a:prstGeom prst="rect">
                      <a:avLst/>
                    </a:prstGeom>
                    <a:noFill/>
                    <a:ln>
                      <a:noFill/>
                    </a:ln>
                  </pic:spPr>
                </pic:pic>
              </a:graphicData>
            </a:graphic>
          </wp:inline>
        </w:drawing>
      </w:r>
      <w:commentRangeEnd w:id="48"/>
      <w:r w:rsidR="00D367A5">
        <w:rPr>
          <w:rStyle w:val="CommentReference"/>
        </w:rPr>
        <w:commentReference w:id="48"/>
      </w:r>
    </w:p>
    <w:p w14:paraId="6C2B0E8F" w14:textId="686AED1E" w:rsidR="00D65F94" w:rsidRDefault="00D65F94" w:rsidP="00D65F94">
      <w:pPr>
        <w:pStyle w:val="Normal1"/>
        <w:rPr>
          <w:rFonts w:eastAsia="Times New Roman"/>
        </w:rPr>
      </w:pPr>
      <w:r>
        <w:rPr>
          <w:rFonts w:eastAsia="Times New Roman"/>
        </w:rPr>
        <w:t xml:space="preserve">Figure 4. Unique </w:t>
      </w:r>
      <w:r w:rsidR="005073F8">
        <w:rPr>
          <w:rFonts w:eastAsia="Times New Roman"/>
        </w:rPr>
        <w:t xml:space="preserve">numbers of </w:t>
      </w:r>
      <w:r>
        <w:rPr>
          <w:rFonts w:eastAsia="Times New Roman"/>
          <w:i/>
        </w:rPr>
        <w:t>k</w:t>
      </w:r>
      <w:r w:rsidR="005073F8">
        <w:rPr>
          <w:rFonts w:eastAsia="Times New Roman"/>
        </w:rPr>
        <w:t>-mers</w:t>
      </w:r>
      <w:r>
        <w:rPr>
          <w:rFonts w:eastAsia="Times New Roman"/>
        </w:rPr>
        <w:t xml:space="preserve"> (</w:t>
      </w:r>
      <w:r>
        <w:rPr>
          <w:rFonts w:eastAsia="Times New Roman"/>
          <w:i/>
        </w:rPr>
        <w:t>k</w:t>
      </w:r>
      <w:r w:rsidR="005073F8">
        <w:rPr>
          <w:rFonts w:eastAsia="Times New Roman"/>
        </w:rPr>
        <w:t>=25), calculated with the HyperLogLog function in the khmer software package</w:t>
      </w:r>
      <w:r w:rsidR="003868D7">
        <w:rPr>
          <w:rFonts w:eastAsia="Times New Roman"/>
        </w:rPr>
        <w:t xml:space="preserve"> [43,51]</w:t>
      </w:r>
      <w:r w:rsidR="005073F8">
        <w:rPr>
          <w:rFonts w:eastAsia="Times New Roman"/>
        </w:rPr>
        <w:t xml:space="preserve">, </w:t>
      </w:r>
      <w:r w:rsidR="003868D7">
        <w:rPr>
          <w:rFonts w:eastAsia="Times New Roman"/>
        </w:rPr>
        <w:t xml:space="preserve">in each of the 678 </w:t>
      </w:r>
      <w:r>
        <w:rPr>
          <w:rFonts w:eastAsia="Times New Roman"/>
        </w:rPr>
        <w:t xml:space="preserve">DIB </w:t>
      </w:r>
      <w:r w:rsidR="003868D7">
        <w:rPr>
          <w:rFonts w:eastAsia="Times New Roman"/>
        </w:rPr>
        <w:t>re-</w:t>
      </w:r>
      <w:r w:rsidR="00BB5D7D">
        <w:rPr>
          <w:rFonts w:eastAsia="Times New Roman"/>
        </w:rPr>
        <w:t>assembl</w:t>
      </w:r>
      <w:r w:rsidR="005073F8">
        <w:rPr>
          <w:rFonts w:eastAsia="Times New Roman"/>
        </w:rPr>
        <w:t>ies</w:t>
      </w:r>
      <w:r>
        <w:rPr>
          <w:rFonts w:eastAsia="Times New Roman"/>
        </w:rPr>
        <w:t xml:space="preserve"> compared </w:t>
      </w:r>
      <w:r w:rsidR="003868D7">
        <w:rPr>
          <w:rFonts w:eastAsia="Times New Roman"/>
        </w:rPr>
        <w:t>to the NCGR</w:t>
      </w:r>
      <w:r w:rsidR="00335421">
        <w:rPr>
          <w:rFonts w:eastAsia="Times New Roman"/>
        </w:rPr>
        <w:t xml:space="preserve"> ‘nt’</w:t>
      </w:r>
      <w:r w:rsidR="003868D7">
        <w:rPr>
          <w:rFonts w:eastAsia="Times New Roman"/>
        </w:rPr>
        <w:t xml:space="preserve"> assemblies</w:t>
      </w:r>
      <w:r>
        <w:rPr>
          <w:rFonts w:eastAsia="Times New Roman"/>
        </w:rPr>
        <w:t xml:space="preserve"> </w:t>
      </w:r>
      <w:r w:rsidR="005073F8">
        <w:rPr>
          <w:rFonts w:eastAsia="Times New Roman"/>
        </w:rPr>
        <w:t>along a 1:1 line</w:t>
      </w:r>
      <w:r>
        <w:rPr>
          <w:rFonts w:eastAsia="Times New Roman"/>
        </w:rPr>
        <w:t xml:space="preserve">. </w:t>
      </w:r>
      <w:r w:rsidR="00BB5D7D">
        <w:rPr>
          <w:rFonts w:eastAsia="Times New Roman"/>
        </w:rPr>
        <w:t xml:space="preserve">Samples are colored based on their phylum level affiliation. </w:t>
      </w:r>
      <w:commentRangeStart w:id="49"/>
      <w:r>
        <w:rPr>
          <w:rFonts w:eastAsia="Times New Roman"/>
        </w:rPr>
        <w:t xml:space="preserve">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 xml:space="preserve">-mer values in the DIB re-assemblies than in the NCGR assemblies whereas 99 of the samples had higher unique </w:t>
      </w:r>
      <w:r>
        <w:rPr>
          <w:rFonts w:eastAsia="Times New Roman"/>
          <w:i/>
        </w:rPr>
        <w:t>k-</w:t>
      </w:r>
      <w:r>
        <w:rPr>
          <w:rFonts w:eastAsia="Times New Roman"/>
        </w:rPr>
        <w:t>mer content in the original NCGR assemblies.</w:t>
      </w:r>
      <w:commentRangeEnd w:id="49"/>
      <w:r w:rsidR="00D367A5">
        <w:rPr>
          <w:rStyle w:val="CommentReference"/>
        </w:rPr>
        <w:commentReference w:id="49"/>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4D19ED5E" w:rsidR="00D65F94" w:rsidRDefault="0036295B" w:rsidP="00D65F94">
      <w:pPr>
        <w:pStyle w:val="Normal1"/>
        <w:rPr>
          <w:rFonts w:eastAsia="Times New Roman"/>
          <w:noProof/>
          <w:lang w:val="en-US"/>
        </w:rPr>
      </w:pPr>
      <w:r>
        <w:rPr>
          <w:rFonts w:eastAsia="Times New Roman"/>
          <w:noProof/>
          <w:lang w:val="en-US"/>
        </w:rPr>
        <w:lastRenderedPageBreak/>
        <w:drawing>
          <wp:inline distT="0" distB="0" distL="0" distR="0" wp14:anchorId="7A088C11" wp14:editId="68CBA484">
            <wp:extent cx="2908935" cy="3062715"/>
            <wp:effectExtent l="0" t="0" r="12065" b="10795"/>
            <wp:docPr id="14" name="Picture 14"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an_OR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4458" cy="3079059"/>
                    </a:xfrm>
                    <a:prstGeom prst="rect">
                      <a:avLst/>
                    </a:prstGeom>
                    <a:noFill/>
                    <a:ln>
                      <a:noFill/>
                    </a:ln>
                  </pic:spPr>
                </pic:pic>
              </a:graphicData>
            </a:graphic>
          </wp:inline>
        </w:drawing>
      </w:r>
    </w:p>
    <w:p w14:paraId="4F59EF8D" w14:textId="1A2305A6" w:rsidR="00D65F94" w:rsidRDefault="0017209E" w:rsidP="00D65F94">
      <w:pPr>
        <w:pStyle w:val="Normal1"/>
        <w:rPr>
          <w:rFonts w:eastAsia="Times New Roman"/>
        </w:rPr>
      </w:pPr>
      <w:r>
        <w:rPr>
          <w:rFonts w:eastAsia="Times New Roman"/>
          <w:noProof/>
          <w:lang w:val="en-US"/>
        </w:rPr>
        <w:drawing>
          <wp:inline distT="0" distB="0" distL="0" distR="0" wp14:anchorId="464277AD" wp14:editId="7000B148">
            <wp:extent cx="2908935" cy="3062715"/>
            <wp:effectExtent l="0" t="0" r="12065" b="10795"/>
            <wp:docPr id="15" name="Picture 15"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ean_BUSC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15930" cy="3070079"/>
                    </a:xfrm>
                    <a:prstGeom prst="rect">
                      <a:avLst/>
                    </a:prstGeom>
                    <a:noFill/>
                    <a:ln>
                      <a:noFill/>
                    </a:ln>
                  </pic:spPr>
                </pic:pic>
              </a:graphicData>
            </a:graphic>
          </wp:inline>
        </w:drawing>
      </w:r>
    </w:p>
    <w:p w14:paraId="0925C60B" w14:textId="1B0EB6B4" w:rsidR="00D65F94" w:rsidRDefault="00D65F94" w:rsidP="00682053">
      <w:pPr>
        <w:pStyle w:val="Normal1"/>
        <w:rPr>
          <w:rFonts w:eastAsia="Times New Roman"/>
        </w:rPr>
      </w:pPr>
      <w:r>
        <w:rPr>
          <w:rFonts w:eastAsia="Times New Roman"/>
        </w:rPr>
        <w:t xml:space="preserve">Figure 5. </w:t>
      </w:r>
      <w:r w:rsidR="00682053">
        <w:rPr>
          <w:rFonts w:eastAsia="Times New Roman"/>
        </w:rPr>
        <w:t xml:space="preserve">The </w:t>
      </w:r>
      <w:r>
        <w:rPr>
          <w:rFonts w:eastAsia="Times New Roman"/>
        </w:rPr>
        <w:t>percentage of contigs with predicted open reading frame (ORF) (</w:t>
      </w:r>
      <w:r w:rsidR="00682053">
        <w:rPr>
          <w:rFonts w:eastAsia="Times New Roman"/>
        </w:rPr>
        <w:t>A, B</w:t>
      </w:r>
      <w:r>
        <w:rPr>
          <w:rFonts w:eastAsia="Times New Roman"/>
        </w:rPr>
        <w:t>) and the percentage of complete protistan benchmarking universal single-copy orthologs (BUSCO) recovered in each assembly (</w:t>
      </w:r>
      <w:r w:rsidR="00682053">
        <w:rPr>
          <w:rFonts w:eastAsia="Times New Roman"/>
        </w:rPr>
        <w:t>C, D</w:t>
      </w:r>
      <w:r>
        <w:rPr>
          <w:rFonts w:eastAsia="Times New Roman"/>
        </w:rPr>
        <w:t xml:space="preserve">). In the green (right side </w:t>
      </w:r>
      <w:r w:rsidR="00DE47A6">
        <w:rPr>
          <w:rFonts w:eastAsia="Times New Roman"/>
        </w:rPr>
        <w:t>B, D</w:t>
      </w:r>
      <w:r>
        <w:rPr>
          <w:rFonts w:eastAsia="Times New Roman"/>
        </w:rPr>
        <w:t xml:space="preserve">) are the “DIB” re-assemblies and in gray (left side of </w:t>
      </w:r>
      <w:r w:rsidR="00DE47A6">
        <w:rPr>
          <w:rFonts w:eastAsia="Times New Roman"/>
        </w:rPr>
        <w:t>B, D</w:t>
      </w:r>
      <w:r>
        <w:rPr>
          <w:rFonts w:eastAsia="Times New Roman"/>
        </w:rPr>
        <w:t>) are th</w:t>
      </w:r>
      <w:r w:rsidR="00682053">
        <w:rPr>
          <w:rFonts w:eastAsia="Times New Roman"/>
        </w:rPr>
        <w:t>e original assemblies from NCGR</w:t>
      </w:r>
      <w:r w:rsidR="00335421">
        <w:rPr>
          <w:rFonts w:eastAsia="Times New Roman"/>
        </w:rPr>
        <w:t xml:space="preserve"> ‘nt’ assemblies</w:t>
      </w:r>
      <w:r w:rsidR="00682053">
        <w:rPr>
          <w:rFonts w:eastAsia="Times New Roman"/>
        </w:rPr>
        <w:t>.</w:t>
      </w:r>
      <w:r w:rsidR="00DE47A6">
        <w:rPr>
          <w:rFonts w:eastAsia="Times New Roman"/>
        </w:rPr>
        <w:t xml:space="preserve"> Line plots (A,C) compare values between the DIB and the NCGR</w:t>
      </w:r>
      <w:r w:rsidR="00335421">
        <w:rPr>
          <w:rFonts w:eastAsia="Times New Roman"/>
        </w:rPr>
        <w:t xml:space="preserve"> ‘nt’ </w:t>
      </w:r>
      <w:r w:rsidR="00DE47A6">
        <w:rPr>
          <w:rFonts w:eastAsia="Times New Roman"/>
        </w:rPr>
        <w:t>assemblies. Gray lines represent values where NCGR was higher than DIB and green lines represent values where DIB was higher than NCGR.</w:t>
      </w:r>
    </w:p>
    <w:p w14:paraId="092B5018" w14:textId="0B79A495" w:rsidR="00D65F94" w:rsidRDefault="004A09D1" w:rsidP="00D65F94">
      <w:pPr>
        <w:pStyle w:val="Normal1"/>
        <w:rPr>
          <w:rFonts w:eastAsia="Times New Roman"/>
        </w:rPr>
      </w:pPr>
      <w:r>
        <w:rPr>
          <w:rFonts w:eastAsia="Times New Roman"/>
          <w:noProof/>
          <w:lang w:val="en-US"/>
        </w:rPr>
        <w:lastRenderedPageBreak/>
        <w:drawing>
          <wp:inline distT="0" distB="0" distL="0" distR="0" wp14:anchorId="28B206E9" wp14:editId="7F1BD695">
            <wp:extent cx="5423535" cy="5423535"/>
            <wp:effectExtent l="0" t="0" r="12065" b="12065"/>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3535" cy="5423535"/>
                    </a:xfrm>
                    <a:prstGeom prst="rect">
                      <a:avLst/>
                    </a:prstGeom>
                    <a:noFill/>
                    <a:ln>
                      <a:noFill/>
                    </a:ln>
                  </pic:spPr>
                </pic:pic>
              </a:graphicData>
            </a:graphic>
          </wp:inline>
        </w:drawing>
      </w:r>
    </w:p>
    <w:p w14:paraId="5DAC4FC1" w14:textId="36BE32C6" w:rsidR="00D65F94" w:rsidRDefault="00D65F94" w:rsidP="00D65F94">
      <w:pPr>
        <w:pStyle w:val="Normal1"/>
        <w:rPr>
          <w:rFonts w:eastAsia="Times New Roman"/>
        </w:rPr>
      </w:pPr>
      <w:r>
        <w:rPr>
          <w:rFonts w:eastAsia="Times New Roman"/>
        </w:rPr>
        <w:t>Figure 6. A histogram across</w:t>
      </w:r>
      <w:r w:rsidR="005527BE">
        <w:rPr>
          <w:rFonts w:eastAsia="Times New Roman"/>
        </w:rPr>
        <w:t xml:space="preserve"> MMETSP samples</w:t>
      </w:r>
      <w:r>
        <w:rPr>
          <w:rFonts w:eastAsia="Times New Roman"/>
        </w:rPr>
        <w:t xml:space="preserve"> depicting the number of contigs identified </w:t>
      </w:r>
      <w:r w:rsidR="005527BE">
        <w:rPr>
          <w:rFonts w:eastAsia="Times New Roman"/>
        </w:rPr>
        <w:t>as novel in DIB assemblies. These contigs were</w:t>
      </w:r>
      <w:r>
        <w:rPr>
          <w:rFonts w:eastAsia="Times New Roman"/>
        </w:rPr>
        <w:t xml:space="preserve"> absent in the NCGR </w:t>
      </w:r>
      <w:r w:rsidR="005527BE">
        <w:rPr>
          <w:rFonts w:eastAsia="Times New Roman"/>
        </w:rPr>
        <w:t xml:space="preserve">assemblies, </w:t>
      </w:r>
      <w:r w:rsidR="00CD1627">
        <w:rPr>
          <w:rFonts w:eastAsia="Times New Roman"/>
        </w:rPr>
        <w:t xml:space="preserve">based on negative </w:t>
      </w:r>
      <w:r w:rsidR="00CD4ED8">
        <w:rPr>
          <w:rFonts w:eastAsia="Times New Roman"/>
        </w:rPr>
        <w:t>conditional reciprocal best BLAST (</w:t>
      </w:r>
      <w:r>
        <w:rPr>
          <w:rFonts w:eastAsia="Times New Roman"/>
        </w:rPr>
        <w:t>CRBB</w:t>
      </w:r>
      <w:r w:rsidR="00CD4ED8">
        <w:rPr>
          <w:rFonts w:eastAsia="Times New Roman"/>
        </w:rPr>
        <w:t>)</w:t>
      </w:r>
      <w:r>
        <w:rPr>
          <w:rFonts w:eastAsia="Times New Roman"/>
        </w:rPr>
        <w:t xml:space="preserve"> </w:t>
      </w:r>
      <w:r w:rsidR="005527BE">
        <w:rPr>
          <w:rFonts w:eastAsia="Times New Roman"/>
        </w:rPr>
        <w:t>results</w:t>
      </w:r>
      <w:r>
        <w:rPr>
          <w:rFonts w:eastAsia="Times New Roman"/>
        </w:rPr>
        <w:t xml:space="preserve">. Samples are sorted from highest to lowest number of </w:t>
      </w:r>
      <w:r w:rsidR="00171E77">
        <w:rPr>
          <w:rFonts w:eastAsia="Times New Roman"/>
        </w:rPr>
        <w:t>‘new’</w:t>
      </w:r>
      <w:r w:rsidR="00CD1627">
        <w:rPr>
          <w:rFonts w:eastAsia="Times New Roman"/>
        </w:rPr>
        <w:t xml:space="preserve"> </w:t>
      </w:r>
      <w:r>
        <w:rPr>
          <w:rFonts w:eastAsia="Times New Roman"/>
        </w:rPr>
        <w:t>contig</w:t>
      </w:r>
      <w:r w:rsidR="005527BE">
        <w:rPr>
          <w:rFonts w:eastAsia="Times New Roman"/>
        </w:rPr>
        <w:t xml:space="preserve">s. </w:t>
      </w:r>
      <w:r>
        <w:rPr>
          <w:rFonts w:eastAsia="Times New Roman"/>
        </w:rPr>
        <w:t>The region in gray indica</w:t>
      </w:r>
      <w:r w:rsidR="00CD4ED8">
        <w:rPr>
          <w:rFonts w:eastAsia="Times New Roman"/>
        </w:rPr>
        <w:t xml:space="preserve">tes the number of </w:t>
      </w:r>
      <w:r w:rsidR="005527BE">
        <w:rPr>
          <w:rFonts w:eastAsia="Times New Roman"/>
        </w:rPr>
        <w:t xml:space="preserve">unannotated </w:t>
      </w:r>
      <w:r w:rsidR="00CD4ED8">
        <w:rPr>
          <w:rFonts w:eastAsia="Times New Roman"/>
        </w:rPr>
        <w:t xml:space="preserve">contigs </w:t>
      </w:r>
      <w:r>
        <w:rPr>
          <w:rFonts w:eastAsia="Times New Roman"/>
        </w:rPr>
        <w:t>present in the DIB re-assemblies</w:t>
      </w:r>
      <w:r w:rsidR="005527BE">
        <w:rPr>
          <w:rFonts w:eastAsia="Times New Roman"/>
        </w:rPr>
        <w:t>,</w:t>
      </w:r>
      <w:r w:rsidR="00CD1627">
        <w:rPr>
          <w:rFonts w:eastAsia="Times New Roman"/>
        </w:rPr>
        <w:t xml:space="preserve"> </w:t>
      </w:r>
      <w:r>
        <w:rPr>
          <w:rFonts w:eastAsia="Times New Roman"/>
        </w:rPr>
        <w:t>absent from NCGR</w:t>
      </w:r>
      <w:r w:rsidR="00335421">
        <w:rPr>
          <w:rFonts w:eastAsia="Times New Roman"/>
        </w:rPr>
        <w:t xml:space="preserve"> ‘nt’ assemblies</w:t>
      </w:r>
      <w:r>
        <w:rPr>
          <w:rFonts w:eastAsia="Times New Roman"/>
        </w:rPr>
        <w:t xml:space="preserve">. </w:t>
      </w:r>
      <w:r w:rsidR="005527BE">
        <w:rPr>
          <w:rFonts w:eastAsia="Times New Roman"/>
        </w:rPr>
        <w:t xml:space="preserve">Highlighted in green are contigs that were annotated with dammit [44] to a gene name in the Pfam, </w:t>
      </w:r>
      <w:commentRangeStart w:id="50"/>
      <w:r w:rsidR="005527BE">
        <w:rPr>
          <w:rFonts w:eastAsia="Times New Roman"/>
        </w:rPr>
        <w:t>Rfam</w:t>
      </w:r>
      <w:commentRangeEnd w:id="50"/>
      <w:r w:rsidR="00D367A5">
        <w:rPr>
          <w:rStyle w:val="CommentReference"/>
        </w:rPr>
        <w:commentReference w:id="50"/>
      </w:r>
      <w:r w:rsidR="005527BE">
        <w:rPr>
          <w:rFonts w:eastAsia="Times New Roman"/>
        </w:rPr>
        <w:t>, or OrthoDB databases, representing the number of contigs unique to the DIB re-assemblies with an annotation.</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0BCD9F3B" w:rsidR="00D65F94" w:rsidRDefault="0051363D" w:rsidP="00D65F94">
      <w:pPr>
        <w:rPr>
          <w:rFonts w:eastAsia="Times New Roman"/>
          <w:b/>
        </w:rPr>
      </w:pPr>
      <w:commentRangeStart w:id="51"/>
      <w:r>
        <w:rPr>
          <w:rFonts w:eastAsia="Times New Roman"/>
          <w:b/>
          <w:noProof/>
          <w:lang w:val="en-US"/>
        </w:rPr>
        <w:drawing>
          <wp:inline distT="0" distB="0" distL="0" distR="0" wp14:anchorId="7F2A4DDD" wp14:editId="5164318C">
            <wp:extent cx="5947410" cy="5947410"/>
            <wp:effectExtent l="0" t="0" r="0" b="0"/>
            <wp:docPr id="31" name="Picture 31" descr="figures/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Figure7_unique_annotation_name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commentRangeEnd w:id="51"/>
      <w:r w:rsidR="00D367A5">
        <w:rPr>
          <w:rStyle w:val="CommentReference"/>
        </w:rPr>
        <w:commentReference w:id="51"/>
      </w:r>
    </w:p>
    <w:p w14:paraId="285D0A46" w14:textId="77777777" w:rsidR="00D65F94" w:rsidRDefault="00D65F94" w:rsidP="00D65F94">
      <w:pPr>
        <w:rPr>
          <w:rFonts w:eastAsia="Times New Roman"/>
          <w:b/>
        </w:rPr>
      </w:pPr>
    </w:p>
    <w:p w14:paraId="743CDA52" w14:textId="4FD88F02" w:rsidR="00D65F94" w:rsidRDefault="00D65F94" w:rsidP="0051363D">
      <w:pPr>
        <w:tabs>
          <w:tab w:val="left" w:pos="2142"/>
        </w:tabs>
        <w:rPr>
          <w:rFonts w:eastAsia="Times New Roman"/>
        </w:rPr>
      </w:pPr>
      <w:r>
        <w:rPr>
          <w:rFonts w:eastAsia="Times New Roman"/>
        </w:rPr>
        <w:t xml:space="preserve">Figure 7. Unique gene names found in either NCGR </w:t>
      </w:r>
      <w:r w:rsidR="00335421">
        <w:rPr>
          <w:rFonts w:eastAsia="Times New Roman"/>
        </w:rPr>
        <w:t xml:space="preserve">‘nt’ assemblies </w:t>
      </w:r>
      <w:r>
        <w:rPr>
          <w:rFonts w:eastAsia="Times New Roman"/>
        </w:rPr>
        <w:t xml:space="preserve">or DIB </w:t>
      </w:r>
      <w:r w:rsidR="00335421">
        <w:rPr>
          <w:rFonts w:eastAsia="Times New Roman"/>
        </w:rPr>
        <w:t>re-</w:t>
      </w:r>
      <w:r>
        <w:rPr>
          <w:rFonts w:eastAsia="Times New Roman"/>
        </w:rPr>
        <w:t>assemblies but not found in the other assembly</w:t>
      </w:r>
      <w:r w:rsidR="00236095">
        <w:rPr>
          <w:rFonts w:eastAsia="Times New Roman"/>
        </w:rPr>
        <w:t>, normalized to the number of annotated contigs in each assembly</w:t>
      </w:r>
      <w:r>
        <w:rPr>
          <w:rFonts w:eastAsia="Times New Roman"/>
        </w:rPr>
        <w:t xml:space="preserve">. The line indicates a 1:1 relationship between the number of unique gene names in DIB and NCGR. DIB assemblies had the highest number of unique names not found in NCGR assemblies. Several NCGR assemblies had gene </w:t>
      </w:r>
      <w:r w:rsidR="00DD04ED">
        <w:rPr>
          <w:rFonts w:eastAsia="Times New Roman"/>
        </w:rPr>
        <w:t>names not found DIB assemblies.</w:t>
      </w:r>
    </w:p>
    <w:p w14:paraId="0BD4A6E2" w14:textId="00CC42D5" w:rsidR="00D65F94" w:rsidRDefault="00F1394F" w:rsidP="00D65F94">
      <w:pPr>
        <w:pStyle w:val="Normal1"/>
        <w:rPr>
          <w:rFonts w:eastAsia="Times New Roman"/>
        </w:rPr>
      </w:pPr>
      <w:commentRangeStart w:id="52"/>
      <w:r>
        <w:rPr>
          <w:rFonts w:eastAsia="Times New Roman"/>
          <w:noProof/>
          <w:lang w:val="en-US"/>
        </w:rPr>
        <w:lastRenderedPageBreak/>
        <w:drawing>
          <wp:inline distT="0" distB="0" distL="0" distR="0" wp14:anchorId="7D6F9B73" wp14:editId="1F773FC6">
            <wp:extent cx="5423535" cy="3229622"/>
            <wp:effectExtent l="0" t="0" r="12065" b="0"/>
            <wp:docPr id="27" name="Picture 27" descr="figures/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8_n_input_read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24563" cy="3230234"/>
                    </a:xfrm>
                    <a:prstGeom prst="rect">
                      <a:avLst/>
                    </a:prstGeom>
                    <a:noFill/>
                    <a:ln>
                      <a:noFill/>
                    </a:ln>
                  </pic:spPr>
                </pic:pic>
              </a:graphicData>
            </a:graphic>
          </wp:inline>
        </w:drawing>
      </w:r>
      <w:commentRangeEnd w:id="52"/>
      <w:r w:rsidR="00D367A5">
        <w:rPr>
          <w:rStyle w:val="CommentReference"/>
        </w:rPr>
        <w:commentReference w:id="52"/>
      </w:r>
    </w:p>
    <w:p w14:paraId="434CE843" w14:textId="104CE806" w:rsidR="00F1394F" w:rsidRDefault="00F1394F" w:rsidP="00D65F94">
      <w:pPr>
        <w:pStyle w:val="Normal1"/>
        <w:rPr>
          <w:rFonts w:eastAsia="Times New Roman"/>
        </w:rPr>
      </w:pPr>
      <w:commentRangeStart w:id="53"/>
      <w:r>
        <w:rPr>
          <w:rFonts w:eastAsia="Times New Roman"/>
          <w:noProof/>
          <w:lang w:val="en-US"/>
        </w:rPr>
        <w:drawing>
          <wp:inline distT="0" distB="0" distL="0" distR="0" wp14:anchorId="0DC5CF6C" wp14:editId="3DBBDA7F">
            <wp:extent cx="5450502" cy="3245680"/>
            <wp:effectExtent l="0" t="0" r="10795" b="5715"/>
            <wp:docPr id="29" name="Picture 29" descr="figures/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ure8_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2212" cy="3258608"/>
                    </a:xfrm>
                    <a:prstGeom prst="rect">
                      <a:avLst/>
                    </a:prstGeom>
                    <a:noFill/>
                    <a:ln>
                      <a:noFill/>
                    </a:ln>
                  </pic:spPr>
                </pic:pic>
              </a:graphicData>
            </a:graphic>
          </wp:inline>
        </w:drawing>
      </w:r>
      <w:commentRangeEnd w:id="53"/>
      <w:r w:rsidR="00D367A5">
        <w:rPr>
          <w:rStyle w:val="CommentReference"/>
        </w:rPr>
        <w:commentReference w:id="53"/>
      </w:r>
    </w:p>
    <w:p w14:paraId="068715E0" w14:textId="24B7F200" w:rsidR="00F1394F" w:rsidRDefault="00F1394F" w:rsidP="00D65F94">
      <w:pPr>
        <w:pStyle w:val="Normal1"/>
        <w:rPr>
          <w:rFonts w:eastAsia="Times New Roman"/>
        </w:rPr>
      </w:pPr>
      <w:r>
        <w:rPr>
          <w:rFonts w:eastAsia="Times New Roman"/>
          <w:noProof/>
          <w:lang w:val="en-US"/>
        </w:rPr>
        <w:lastRenderedPageBreak/>
        <w:drawing>
          <wp:inline distT="0" distB="0" distL="0" distR="0" wp14:anchorId="00B0C112" wp14:editId="28430C60">
            <wp:extent cx="5194935" cy="3093494"/>
            <wp:effectExtent l="0" t="0" r="0" b="5715"/>
            <wp:docPr id="28" name="Picture 28" descr="figures/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Figure8_n_contig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99497" cy="3096210"/>
                    </a:xfrm>
                    <a:prstGeom prst="rect">
                      <a:avLst/>
                    </a:prstGeom>
                    <a:noFill/>
                    <a:ln>
                      <a:noFill/>
                    </a:ln>
                  </pic:spPr>
                </pic:pic>
              </a:graphicData>
            </a:graphic>
          </wp:inline>
        </w:drawing>
      </w:r>
      <w:r>
        <w:rPr>
          <w:rFonts w:eastAsia="Times New Roman"/>
          <w:noProof/>
          <w:lang w:val="en-US"/>
        </w:rPr>
        <w:drawing>
          <wp:inline distT="0" distB="0" distL="0" distR="0" wp14:anchorId="3FCBAB1D" wp14:editId="7AA820A3">
            <wp:extent cx="5194935" cy="3093494"/>
            <wp:effectExtent l="0" t="0" r="0" b="5715"/>
            <wp:docPr id="30" name="Picture 30" descr="figures/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Figure8_unique_kmer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02229" cy="3097838"/>
                    </a:xfrm>
                    <a:prstGeom prst="rect">
                      <a:avLst/>
                    </a:prstGeom>
                    <a:noFill/>
                    <a:ln>
                      <a:noFill/>
                    </a:ln>
                  </pic:spPr>
                </pic:pic>
              </a:graphicData>
            </a:graphic>
          </wp:inline>
        </w:drawing>
      </w:r>
    </w:p>
    <w:p w14:paraId="2F3E7F3D" w14:textId="77777777" w:rsidR="00F1394F" w:rsidRDefault="00F1394F" w:rsidP="00D65F94">
      <w:pPr>
        <w:pStyle w:val="Normal1"/>
        <w:rPr>
          <w:rFonts w:eastAsia="Times New Roman"/>
        </w:rPr>
      </w:pPr>
    </w:p>
    <w:p w14:paraId="7812DA67" w14:textId="77777777" w:rsidR="00D65F94" w:rsidRDefault="00D65F94" w:rsidP="00D65F94">
      <w:pPr>
        <w:pStyle w:val="Normal1"/>
        <w:rPr>
          <w:rFonts w:eastAsia="Times New Roman"/>
        </w:rPr>
      </w:pPr>
    </w:p>
    <w:p w14:paraId="57F5A01C" w14:textId="77777777" w:rsidR="00D367A5" w:rsidRDefault="00D65F94" w:rsidP="00F1394F">
      <w:pPr>
        <w:pStyle w:val="Normal1"/>
        <w:rPr>
          <w:ins w:id="54" w:author="Harriet Alexander" w:date="2018-05-10T15:38:00Z"/>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contigs in the assembly, (D) unique </w:t>
      </w:r>
      <w:r w:rsidRPr="00084E78">
        <w:rPr>
          <w:rFonts w:eastAsia="Times New Roman"/>
          <w:i/>
        </w:rPr>
        <w:t>k</w:t>
      </w:r>
      <w:r>
        <w:rPr>
          <w:rFonts w:eastAsia="Times New Roman"/>
        </w:rPr>
        <w:t>-mers (</w:t>
      </w:r>
      <w:r w:rsidRPr="00084E78">
        <w:rPr>
          <w:rFonts w:eastAsia="Times New Roman"/>
          <w:i/>
        </w:rPr>
        <w:t>k</w:t>
      </w:r>
      <w:r>
        <w:rPr>
          <w:rFonts w:eastAsia="Times New Roman"/>
        </w:rPr>
        <w:t xml:space="preserve">=25) in the assembly. Groups sharing a letter in the top </w:t>
      </w:r>
      <w:commentRangeStart w:id="55"/>
      <w:r>
        <w:rPr>
          <w:rFonts w:eastAsia="Times New Roman"/>
        </w:rPr>
        <w:t xml:space="preserve">margin are not significantly different at the 5% </w:t>
      </w:r>
      <w:commentRangeStart w:id="56"/>
      <w:r>
        <w:rPr>
          <w:rFonts w:eastAsia="Times New Roman"/>
        </w:rPr>
        <w:t>level</w:t>
      </w:r>
      <w:commentRangeEnd w:id="56"/>
      <w:r w:rsidR="00D367A5">
        <w:rPr>
          <w:rStyle w:val="CommentReference"/>
        </w:rPr>
        <w:commentReference w:id="56"/>
      </w:r>
      <w:r>
        <w:rPr>
          <w:rFonts w:eastAsia="Times New Roman"/>
        </w:rPr>
        <w:t xml:space="preserve">. </w:t>
      </w:r>
      <w:commentRangeEnd w:id="55"/>
      <w:r w:rsidR="00D367A5">
        <w:rPr>
          <w:rStyle w:val="CommentReference"/>
        </w:rPr>
        <w:commentReference w:id="55"/>
      </w:r>
      <w:del w:id="57" w:author="Harriet Alexander" w:date="2018-05-10T15:37:00Z">
        <w:r w:rsidDel="00D367A5">
          <w:rPr>
            <w:rFonts w:eastAsia="Times New Roman"/>
          </w:rPr>
          <w:delText xml:space="preserve">While there do not appear to be differences in the number of input reads between these phyla (A), the Dinophyta phylum has higher percentage of ORF and number of contigs and the Ciliophora phylum has lower unique </w:delText>
        </w:r>
        <w:r w:rsidDel="00D367A5">
          <w:rPr>
            <w:rFonts w:eastAsia="Times New Roman"/>
            <w:i/>
          </w:rPr>
          <w:delText>k-</w:delText>
        </w:r>
        <w:r w:rsidR="00BE0F8C" w:rsidDel="00D367A5">
          <w:rPr>
            <w:rFonts w:eastAsia="Times New Roman"/>
          </w:rPr>
          <w:delText>mer content</w:delText>
        </w:r>
      </w:del>
    </w:p>
    <w:p w14:paraId="3EEA41CC" w14:textId="77777777" w:rsidR="00D367A5" w:rsidRDefault="00D367A5" w:rsidP="00F1394F">
      <w:pPr>
        <w:pStyle w:val="Normal1"/>
        <w:rPr>
          <w:ins w:id="58" w:author="Harriet Alexander" w:date="2018-05-10T15:38:00Z"/>
          <w:rFonts w:eastAsia="Times New Roman"/>
        </w:rPr>
      </w:pPr>
    </w:p>
    <w:p w14:paraId="41E2EE09" w14:textId="77777777" w:rsidR="00D367A5" w:rsidRDefault="00D367A5" w:rsidP="00F1394F">
      <w:pPr>
        <w:pStyle w:val="Normal1"/>
        <w:rPr>
          <w:ins w:id="59" w:author="Harriet Alexander" w:date="2018-05-10T15:38:00Z"/>
          <w:rFonts w:eastAsia="Times New Roman"/>
        </w:rPr>
      </w:pPr>
    </w:p>
    <w:p w14:paraId="0627D1B3" w14:textId="3BEB031B" w:rsidR="009535E8" w:rsidRDefault="00BE0F8C" w:rsidP="00F1394F">
      <w:pPr>
        <w:pStyle w:val="Normal1"/>
        <w:rPr>
          <w:rFonts w:eastAsia="Times New Roman"/>
        </w:rPr>
      </w:pPr>
      <w:del w:id="60" w:author="Harriet Alexander" w:date="2018-05-10T15:38:00Z">
        <w:r w:rsidDel="00D367A5">
          <w:rPr>
            <w:rFonts w:eastAsia="Times New Roman"/>
          </w:rPr>
          <w:delText>.</w:delText>
        </w:r>
      </w:del>
    </w:p>
    <w:p w14:paraId="7C11481F" w14:textId="1FF66013" w:rsidR="00BE0F8C" w:rsidRDefault="00BE0F8C" w:rsidP="00F1394F">
      <w:pPr>
        <w:pStyle w:val="Normal1"/>
        <w:rPr>
          <w:rFonts w:eastAsia="Times New Roman"/>
        </w:rPr>
      </w:pPr>
      <w:r>
        <w:rPr>
          <w:rFonts w:eastAsia="Times New Roman"/>
        </w:rPr>
        <w:lastRenderedPageBreak/>
        <w:t>Supplemental Files:</w:t>
      </w:r>
    </w:p>
    <w:p w14:paraId="6F440811" w14:textId="77777777" w:rsidR="00BE0F8C" w:rsidRDefault="00BE0F8C" w:rsidP="00F1394F">
      <w:pPr>
        <w:pStyle w:val="Normal1"/>
        <w:rPr>
          <w:rFonts w:eastAsia="Times New Roman"/>
        </w:rPr>
      </w:pPr>
    </w:p>
    <w:p w14:paraId="4AF99A34" w14:textId="2C713CAA" w:rsidR="00BE0F8C" w:rsidRDefault="00BE0F8C" w:rsidP="00F1394F">
      <w:pPr>
        <w:pStyle w:val="Normal1"/>
        <w:rPr>
          <w:rFonts w:eastAsia="Times New Roman"/>
        </w:rPr>
      </w:pPr>
      <w:r>
        <w:rPr>
          <w:rFonts w:eastAsia="Times New Roman"/>
        </w:rPr>
        <w:t xml:space="preserve">Data Table 1. </w:t>
      </w:r>
      <w:r w:rsidRPr="00BE0F8C">
        <w:rPr>
          <w:rFonts w:eastAsia="Times New Roman"/>
        </w:rPr>
        <w:t>MMETSP_all_evaluation_matrix</w:t>
      </w:r>
      <w:r>
        <w:rPr>
          <w:rFonts w:eastAsia="Times New Roman"/>
        </w:rPr>
        <w:t>.csv</w:t>
      </w:r>
    </w:p>
    <w:p w14:paraId="0F310AC5" w14:textId="3F3FC340" w:rsidR="00BE0F8C" w:rsidRDefault="00BE0F8C" w:rsidP="00F1394F">
      <w:pPr>
        <w:pStyle w:val="Normal1"/>
        <w:rPr>
          <w:rFonts w:eastAsia="Times New Roman"/>
        </w:rPr>
      </w:pPr>
      <w:r>
        <w:rPr>
          <w:rFonts w:eastAsia="Times New Roman"/>
        </w:rPr>
        <w:t xml:space="preserve">Data Table 2. </w:t>
      </w:r>
      <w:r w:rsidRPr="00BE0F8C">
        <w:rPr>
          <w:rFonts w:eastAsia="Times New Roman"/>
        </w:rPr>
        <w:t>MMETSP_all_evaluation_matrix_METADATA</w:t>
      </w:r>
      <w:r>
        <w:rPr>
          <w:rFonts w:eastAsia="Times New Roman"/>
        </w:rPr>
        <w:t>.csv</w:t>
      </w:r>
    </w:p>
    <w:p w14:paraId="4BAEF599" w14:textId="4FB71B37" w:rsidR="00393346" w:rsidRDefault="00393346" w:rsidP="00F1394F">
      <w:pPr>
        <w:pStyle w:val="Normal1"/>
        <w:rPr>
          <w:rFonts w:eastAsia="Times New Roman"/>
        </w:rPr>
      </w:pPr>
      <w:r>
        <w:rPr>
          <w:rFonts w:eastAsia="Times New Roman"/>
        </w:rPr>
        <w:t xml:space="preserve">Supplemental Figure 1. </w:t>
      </w:r>
      <w:r w:rsidR="00B541F0">
        <w:rPr>
          <w:rFonts w:eastAsia="Times New Roman"/>
        </w:rPr>
        <w:t xml:space="preserve">Transrate scores </w:t>
      </w:r>
      <w:r w:rsidR="0043287C">
        <w:rPr>
          <w:rFonts w:eastAsia="Times New Roman"/>
        </w:rPr>
        <w:t xml:space="preserve">comparisons </w:t>
      </w:r>
      <w:r w:rsidR="00B541F0">
        <w:rPr>
          <w:rFonts w:eastAsia="Times New Roman"/>
        </w:rPr>
        <w:t xml:space="preserve">between </w:t>
      </w:r>
      <w:r w:rsidR="0043287C">
        <w:rPr>
          <w:rFonts w:eastAsia="Times New Roman"/>
        </w:rPr>
        <w:t xml:space="preserve">NCGR ‘cds’ and ‘nt’ versions vs. DIB. </w:t>
      </w:r>
      <w:r>
        <w:rPr>
          <w:rFonts w:eastAsia="Times New Roman"/>
        </w:rPr>
        <w:t xml:space="preserve"> </w:t>
      </w:r>
    </w:p>
    <w:p w14:paraId="1210D1F1" w14:textId="0F22BB83" w:rsidR="00393346" w:rsidRDefault="00393346" w:rsidP="00F1394F">
      <w:pPr>
        <w:pStyle w:val="Normal1"/>
        <w:rPr>
          <w:rFonts w:eastAsia="Times New Roman"/>
        </w:rPr>
      </w:pPr>
      <w:r>
        <w:rPr>
          <w:rFonts w:eastAsia="Times New Roman"/>
        </w:rPr>
        <w:t xml:space="preserve">Supplemental Figure 2. </w:t>
      </w:r>
      <w:r w:rsidR="0043287C">
        <w:rPr>
          <w:rFonts w:eastAsia="Times New Roman"/>
        </w:rPr>
        <w:t>Transrate score differences colored by taxonomic grouping.</w:t>
      </w:r>
    </w:p>
    <w:p w14:paraId="4E0457FB" w14:textId="19B1C3AD" w:rsidR="00B672B9" w:rsidRDefault="00B672B9" w:rsidP="00F1394F">
      <w:pPr>
        <w:pStyle w:val="Normal1"/>
        <w:rPr>
          <w:rFonts w:eastAsia="Times New Roman"/>
        </w:rPr>
      </w:pPr>
      <w:r>
        <w:rPr>
          <w:rFonts w:eastAsia="Times New Roman"/>
        </w:rPr>
        <w:t xml:space="preserve">Supplemental Figure 3. BUSCO scores with the </w:t>
      </w:r>
      <w:r w:rsidR="00A5504C">
        <w:rPr>
          <w:rFonts w:eastAsia="Times New Roman"/>
        </w:rPr>
        <w:t>Protista</w:t>
      </w:r>
      <w:r>
        <w:rPr>
          <w:rFonts w:eastAsia="Times New Roman"/>
        </w:rPr>
        <w:t xml:space="preserve"> database, NCGR ‘nt’ vs. DIB.</w:t>
      </w:r>
    </w:p>
    <w:p w14:paraId="068EFBEE" w14:textId="34AB2427" w:rsidR="00FA0676" w:rsidRDefault="00FA0676" w:rsidP="00F1394F">
      <w:pPr>
        <w:pStyle w:val="Normal1"/>
        <w:rPr>
          <w:rFonts w:eastAsia="Times New Roman"/>
        </w:rPr>
      </w:pPr>
      <w:r>
        <w:rPr>
          <w:rFonts w:eastAsia="Times New Roman"/>
        </w:rPr>
        <w:t>Data notebook. Different Trinity versions</w:t>
      </w:r>
    </w:p>
    <w:p w14:paraId="0C323356" w14:textId="77777777" w:rsidR="00BE0F8C" w:rsidRDefault="00BE0F8C" w:rsidP="00F1394F">
      <w:pPr>
        <w:pStyle w:val="Normal1"/>
        <w:rPr>
          <w:rFonts w:eastAsia="Times New Roman"/>
        </w:rPr>
      </w:pPr>
    </w:p>
    <w:p w14:paraId="7CE82FD9" w14:textId="77777777" w:rsidR="00BE0F8C" w:rsidRPr="00F1394F" w:rsidRDefault="00BE0F8C" w:rsidP="00F1394F">
      <w:pPr>
        <w:pStyle w:val="Normal1"/>
        <w:rPr>
          <w:rFonts w:eastAsia="Times New Roman"/>
        </w:rPr>
      </w:pPr>
    </w:p>
    <w:sectPr w:rsidR="00BE0F8C" w:rsidRPr="00F1394F" w:rsidSect="00A82A6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rriet Alexander" w:date="2018-05-10T15:19:00Z" w:initials="HA">
    <w:p w14:paraId="68ADD2AF" w14:textId="321D805F" w:rsidR="00D33443" w:rsidRDefault="00D33443">
      <w:pPr>
        <w:pStyle w:val="CommentText"/>
      </w:pPr>
      <w:r>
        <w:rPr>
          <w:rStyle w:val="CommentReference"/>
        </w:rPr>
        <w:annotationRef/>
      </w:r>
      <w:r>
        <w:t xml:space="preserve">Looks like this sentence was accidentally deleted? </w:t>
      </w:r>
    </w:p>
  </w:comment>
  <w:comment w:id="3" w:author="Harriet Alexander" w:date="2018-05-10T11:00:00Z" w:initials="HA">
    <w:p w14:paraId="5063C20F" w14:textId="77777777" w:rsidR="00150BD8" w:rsidRDefault="00150BD8">
      <w:pPr>
        <w:pStyle w:val="CommentText"/>
      </w:pPr>
      <w:r>
        <w:rPr>
          <w:rStyle w:val="CommentReference"/>
        </w:rPr>
        <w:annotationRef/>
      </w:r>
      <w:r>
        <w:t xml:space="preserve">Make same color as the green figures or vice versa. Or grey. </w:t>
      </w:r>
    </w:p>
    <w:p w14:paraId="3166DD94" w14:textId="77777777" w:rsidR="00150BD8" w:rsidRDefault="00150BD8">
      <w:pPr>
        <w:pStyle w:val="CommentText"/>
      </w:pPr>
    </w:p>
    <w:p w14:paraId="094A3895" w14:textId="59C65F88" w:rsidR="00150BD8" w:rsidRDefault="00150BD8">
      <w:pPr>
        <w:pStyle w:val="CommentText"/>
      </w:pPr>
      <w:r>
        <w:t xml:space="preserve">What is the X-axis label for C? Difference between transrate scores? </w:t>
      </w:r>
    </w:p>
    <w:p w14:paraId="09490631" w14:textId="77777777" w:rsidR="00150BD8" w:rsidRDefault="00150BD8">
      <w:pPr>
        <w:pStyle w:val="CommentText"/>
      </w:pPr>
    </w:p>
    <w:p w14:paraId="176F086F" w14:textId="77777777" w:rsidR="00150BD8" w:rsidRDefault="00150BD8">
      <w:pPr>
        <w:pStyle w:val="CommentText"/>
      </w:pPr>
      <w:r>
        <w:t xml:space="preserve">Make the font sizes the same throughout. </w:t>
      </w:r>
    </w:p>
    <w:p w14:paraId="7179232E" w14:textId="77777777" w:rsidR="00D33443" w:rsidRDefault="00D33443">
      <w:pPr>
        <w:pStyle w:val="CommentText"/>
      </w:pPr>
    </w:p>
    <w:p w14:paraId="431E6A44" w14:textId="7AE63368" w:rsidR="00D33443" w:rsidRDefault="00D33443">
      <w:pPr>
        <w:pStyle w:val="CommentText"/>
      </w:pPr>
      <w:r>
        <w:t xml:space="preserve">Put all in contained axes (full squares) or remove top and right axis from C. </w:t>
      </w:r>
    </w:p>
  </w:comment>
  <w:comment w:id="46" w:author="Harriet Alexander" w:date="2018-05-10T15:30:00Z" w:initials="HA">
    <w:p w14:paraId="13EB123D" w14:textId="4C45890F" w:rsidR="00A6499C" w:rsidRDefault="00A6499C">
      <w:pPr>
        <w:pStyle w:val="CommentText"/>
      </w:pPr>
      <w:r>
        <w:rPr>
          <w:rStyle w:val="CommentReference"/>
        </w:rPr>
        <w:annotationRef/>
      </w:r>
      <w:r>
        <w:t xml:space="preserve">This is said in the main text—so I don’t think it is required here? </w:t>
      </w:r>
    </w:p>
  </w:comment>
  <w:comment w:id="48" w:author="Harriet Alexander" w:date="2018-05-10T15:31:00Z" w:initials="HA">
    <w:p w14:paraId="6FC579BF" w14:textId="4756760B" w:rsidR="00D367A5" w:rsidRDefault="00D367A5">
      <w:pPr>
        <w:pStyle w:val="CommentText"/>
      </w:pPr>
      <w:r>
        <w:rPr>
          <w:rStyle w:val="CommentReference"/>
        </w:rPr>
        <w:annotationRef/>
      </w:r>
      <w:r>
        <w:t>The quality of this figure is low. Make sure that the file that is uploaded has a higher dpi image</w:t>
      </w:r>
    </w:p>
  </w:comment>
  <w:comment w:id="49" w:author="Harriet Alexander" w:date="2018-05-10T15:32:00Z" w:initials="HA">
    <w:p w14:paraId="5AFB58F7" w14:textId="12802B47" w:rsidR="00D367A5" w:rsidRDefault="00D367A5">
      <w:pPr>
        <w:pStyle w:val="CommentText"/>
      </w:pPr>
      <w:r>
        <w:rPr>
          <w:rStyle w:val="CommentReference"/>
        </w:rPr>
        <w:annotationRef/>
      </w:r>
      <w:r>
        <w:t xml:space="preserve">Is this so? I can only see 6 or so dots that fall blow the 1:1 line. </w:t>
      </w:r>
    </w:p>
  </w:comment>
  <w:comment w:id="50" w:author="Harriet Alexander" w:date="2018-05-10T15:33:00Z" w:initials="HA">
    <w:p w14:paraId="70DA5B96" w14:textId="5A975BCC" w:rsidR="00D367A5" w:rsidRDefault="00D367A5">
      <w:pPr>
        <w:pStyle w:val="CommentText"/>
      </w:pPr>
      <w:r>
        <w:rPr>
          <w:rStyle w:val="CommentReference"/>
        </w:rPr>
        <w:annotationRef/>
      </w:r>
      <w:r>
        <w:t>Nice description!</w:t>
      </w:r>
    </w:p>
  </w:comment>
  <w:comment w:id="51" w:author="Harriet Alexander" w:date="2018-05-10T15:33:00Z" w:initials="HA">
    <w:p w14:paraId="7BA982F6" w14:textId="2C307425" w:rsidR="00D367A5" w:rsidRDefault="00D367A5">
      <w:pPr>
        <w:pStyle w:val="CommentText"/>
      </w:pPr>
      <w:r>
        <w:rPr>
          <w:rStyle w:val="CommentReference"/>
        </w:rPr>
        <w:annotationRef/>
      </w:r>
      <w:r>
        <w:rPr>
          <w:rStyle w:val="CommentReference"/>
        </w:rPr>
        <w:t xml:space="preserve">Fix capitalization (Unique) should be capitalized in the figure axis label. </w:t>
      </w:r>
    </w:p>
  </w:comment>
  <w:comment w:id="52" w:author="Harriet Alexander" w:date="2018-05-10T15:36:00Z" w:initials="HA">
    <w:p w14:paraId="10B18670" w14:textId="76B76F62" w:rsidR="00D367A5" w:rsidRDefault="00D367A5">
      <w:pPr>
        <w:pStyle w:val="CommentText"/>
      </w:pPr>
      <w:r>
        <w:rPr>
          <w:rStyle w:val="CommentReference"/>
        </w:rPr>
        <w:annotationRef/>
      </w:r>
      <w:r>
        <w:rPr>
          <w:rStyle w:val="CommentReference"/>
        </w:rPr>
        <w:t xml:space="preserve">Labels on these three plots could all be bigger. If you send me PDFs of each of these figures I will make the fonts bigger and put them into a single figure. Or send me the notebook?  </w:t>
      </w:r>
    </w:p>
  </w:comment>
  <w:comment w:id="53" w:author="Harriet Alexander" w:date="2018-05-10T15:35:00Z" w:initials="HA">
    <w:p w14:paraId="59E478F2" w14:textId="5C2BA04D" w:rsidR="00D367A5" w:rsidRDefault="00D367A5">
      <w:pPr>
        <w:pStyle w:val="CommentText"/>
      </w:pPr>
      <w:r>
        <w:rPr>
          <w:rStyle w:val="CommentReference"/>
        </w:rPr>
        <w:annotationRef/>
      </w:r>
      <w:r>
        <w:t xml:space="preserve">Mean % ORF?? The scale is strange—it looks like it is number of ORF? Double check the y-axis and change to %. </w:t>
      </w:r>
    </w:p>
  </w:comment>
  <w:comment w:id="56" w:author="Harriet Alexander" w:date="2018-05-10T15:38:00Z" w:initials="HA">
    <w:p w14:paraId="7AADE12C" w14:textId="189FA241" w:rsidR="00D367A5" w:rsidRDefault="00D367A5">
      <w:pPr>
        <w:pStyle w:val="CommentText"/>
      </w:pPr>
      <w:r>
        <w:rPr>
          <w:rStyle w:val="CommentReference"/>
        </w:rPr>
        <w:annotationRef/>
      </w:r>
      <w:r>
        <w:t xml:space="preserve">This should be in the discussion of the paper not the figure legend. </w:t>
      </w:r>
    </w:p>
  </w:comment>
  <w:comment w:id="55" w:author="Harriet Alexander" w:date="2018-05-10T15:37:00Z" w:initials="HA">
    <w:p w14:paraId="7638F550" w14:textId="18BEBE8F" w:rsidR="00D367A5" w:rsidRDefault="00D367A5">
      <w:pPr>
        <w:pStyle w:val="CommentText"/>
      </w:pPr>
      <w:r>
        <w:rPr>
          <w:rStyle w:val="CommentReference"/>
        </w:rPr>
        <w:annotationRef/>
      </w:r>
      <w:r>
        <w:t xml:space="preserve">This is ANOVA? Should say what statistcal test is being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ADD2AF" w15:done="0"/>
  <w15:commentEx w15:paraId="431E6A44" w15:done="0"/>
  <w15:commentEx w15:paraId="13EB123D" w15:done="0"/>
  <w15:commentEx w15:paraId="6FC579BF" w15:done="0"/>
  <w15:commentEx w15:paraId="5AFB58F7" w15:done="0"/>
  <w15:commentEx w15:paraId="70DA5B96" w15:done="0"/>
  <w15:commentEx w15:paraId="7BA982F6" w15:done="0"/>
  <w15:commentEx w15:paraId="10B18670" w15:done="0"/>
  <w15:commentEx w15:paraId="59E478F2" w15:done="0"/>
  <w15:commentEx w15:paraId="7AADE12C" w15:done="0"/>
  <w15:commentEx w15:paraId="7638F5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ADD2AF" w16cid:durableId="1E9EE176"/>
  <w16cid:commentId w16cid:paraId="431E6A44" w16cid:durableId="1E9EA4B9"/>
  <w16cid:commentId w16cid:paraId="13EB123D" w16cid:durableId="1E9EE415"/>
  <w16cid:commentId w16cid:paraId="6FC579BF" w16cid:durableId="1E9EE450"/>
  <w16cid:commentId w16cid:paraId="5AFB58F7" w16cid:durableId="1E9EE471"/>
  <w16cid:commentId w16cid:paraId="70DA5B96" w16cid:durableId="1E9EE4C8"/>
  <w16cid:commentId w16cid:paraId="7BA982F6" w16cid:durableId="1E9EE4D2"/>
  <w16cid:commentId w16cid:paraId="10B18670" w16cid:durableId="1E9EE562"/>
  <w16cid:commentId w16cid:paraId="59E478F2" w16cid:durableId="1E9EE53E"/>
  <w16cid:commentId w16cid:paraId="7AADE12C" w16cid:durableId="1E9EE5D9"/>
  <w16cid:commentId w16cid:paraId="7638F550" w16cid:durableId="1E9EE5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5F94"/>
    <w:rsid w:val="000050A4"/>
    <w:rsid w:val="00022D0F"/>
    <w:rsid w:val="000C5074"/>
    <w:rsid w:val="000D2E1F"/>
    <w:rsid w:val="00150BD8"/>
    <w:rsid w:val="00171E77"/>
    <w:rsid w:val="0017209E"/>
    <w:rsid w:val="001D22EC"/>
    <w:rsid w:val="001F24D9"/>
    <w:rsid w:val="00236095"/>
    <w:rsid w:val="00305483"/>
    <w:rsid w:val="00335421"/>
    <w:rsid w:val="003542FC"/>
    <w:rsid w:val="0036295B"/>
    <w:rsid w:val="00373A70"/>
    <w:rsid w:val="003868D7"/>
    <w:rsid w:val="003923AB"/>
    <w:rsid w:val="00393346"/>
    <w:rsid w:val="003A05C8"/>
    <w:rsid w:val="003D668F"/>
    <w:rsid w:val="003F0A71"/>
    <w:rsid w:val="00426221"/>
    <w:rsid w:val="0043287C"/>
    <w:rsid w:val="004333AE"/>
    <w:rsid w:val="004A09D1"/>
    <w:rsid w:val="004C0ADC"/>
    <w:rsid w:val="004C58FF"/>
    <w:rsid w:val="00506BB6"/>
    <w:rsid w:val="005073F8"/>
    <w:rsid w:val="0051363D"/>
    <w:rsid w:val="005527BE"/>
    <w:rsid w:val="00565B79"/>
    <w:rsid w:val="00643690"/>
    <w:rsid w:val="00651C4A"/>
    <w:rsid w:val="006723A1"/>
    <w:rsid w:val="00673A16"/>
    <w:rsid w:val="00682053"/>
    <w:rsid w:val="007323A6"/>
    <w:rsid w:val="0075070B"/>
    <w:rsid w:val="007610AA"/>
    <w:rsid w:val="00784C6D"/>
    <w:rsid w:val="007D2DBD"/>
    <w:rsid w:val="007D6055"/>
    <w:rsid w:val="008D6AFE"/>
    <w:rsid w:val="008F1D39"/>
    <w:rsid w:val="009153A8"/>
    <w:rsid w:val="00924D5E"/>
    <w:rsid w:val="009535E8"/>
    <w:rsid w:val="0096624D"/>
    <w:rsid w:val="00A04067"/>
    <w:rsid w:val="00A1371C"/>
    <w:rsid w:val="00A24365"/>
    <w:rsid w:val="00A5504C"/>
    <w:rsid w:val="00A6499C"/>
    <w:rsid w:val="00A82A6A"/>
    <w:rsid w:val="00AE1C6F"/>
    <w:rsid w:val="00B541F0"/>
    <w:rsid w:val="00B672B9"/>
    <w:rsid w:val="00B72A65"/>
    <w:rsid w:val="00BA3196"/>
    <w:rsid w:val="00BB4FD7"/>
    <w:rsid w:val="00BB5D7D"/>
    <w:rsid w:val="00BE0F8C"/>
    <w:rsid w:val="00C57725"/>
    <w:rsid w:val="00CD1627"/>
    <w:rsid w:val="00CD4ED8"/>
    <w:rsid w:val="00D33443"/>
    <w:rsid w:val="00D367A5"/>
    <w:rsid w:val="00D43BD2"/>
    <w:rsid w:val="00D65F94"/>
    <w:rsid w:val="00D952CE"/>
    <w:rsid w:val="00DD04ED"/>
    <w:rsid w:val="00DD74F5"/>
    <w:rsid w:val="00DE47A6"/>
    <w:rsid w:val="00E11945"/>
    <w:rsid w:val="00E671C5"/>
    <w:rsid w:val="00E958B0"/>
    <w:rsid w:val="00ED7335"/>
    <w:rsid w:val="00F1394F"/>
    <w:rsid w:val="00F3112E"/>
    <w:rsid w:val="00F61903"/>
    <w:rsid w:val="00FA0676"/>
    <w:rsid w:val="00FD7748"/>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399C18-4F2E-2C4F-B1E3-17F9CFF067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61</Words>
  <Characters>15743</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Harriet Alexander</cp:lastModifiedBy>
  <cp:revision>2</cp:revision>
  <dcterms:created xsi:type="dcterms:W3CDTF">2018-05-11T02:13:00Z</dcterms:created>
  <dcterms:modified xsi:type="dcterms:W3CDTF">2018-05-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igascience</vt:lpwstr>
  </property>
  <property fmtid="{D5CDD505-2E9C-101B-9397-08002B2CF9AE}" pid="13" name="Mendeley Recent Style Name 5_1">
    <vt:lpwstr>Giga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4eb75-6cf8-3fd0-9b07-5e4629cd3797</vt:lpwstr>
  </property>
  <property fmtid="{D5CDD505-2E9C-101B-9397-08002B2CF9AE}" pid="24" name="Mendeley Citation Style_1">
    <vt:lpwstr>http://www.zotero.org/styles/gigascience</vt:lpwstr>
  </property>
</Properties>
</file>